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A71153" w14:textId="28AD83F3" w:rsidR="003C0757" w:rsidRDefault="00DE55A2" w:rsidP="003C0757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Table 2</w:t>
      </w:r>
      <w:r w:rsidR="003C0757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>1. Abundance of macroplastics observ</w:t>
      </w:r>
      <w:bookmarkStart w:id="0" w:name="_GoBack"/>
      <w:bookmarkEnd w:id="0"/>
      <w:r>
        <w:rPr>
          <w:rFonts w:ascii="Times New Roman" w:hAnsi="Times New Roman"/>
          <w:b/>
        </w:rPr>
        <w:t>ed on beaches</w:t>
      </w:r>
    </w:p>
    <w:tbl>
      <w:tblPr>
        <w:tblpPr w:leftFromText="180" w:rightFromText="180" w:bottomFromText="160" w:vertAnchor="text" w:tblpY="1"/>
        <w:tblOverlap w:val="never"/>
        <w:tblW w:w="10620" w:type="dxa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708"/>
        <w:gridCol w:w="1133"/>
        <w:gridCol w:w="1133"/>
        <w:gridCol w:w="1417"/>
        <w:gridCol w:w="991"/>
        <w:gridCol w:w="991"/>
        <w:gridCol w:w="992"/>
        <w:gridCol w:w="1133"/>
      </w:tblGrid>
      <w:tr w:rsidR="00DE55A2" w14:paraId="15928474" w14:textId="77777777" w:rsidTr="0008371D">
        <w:trPr>
          <w:cantSplit/>
          <w:trHeight w:val="456"/>
          <w:tblHeader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DF16AB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197E40C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14539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000000"/>
            </w:tcBorders>
            <w:vAlign w:val="center"/>
            <w:hideMark/>
          </w:tcPr>
          <w:p w14:paraId="15D86AC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(kg/km)</w:t>
            </w:r>
          </w:p>
          <w:p w14:paraId="2A862BB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>if not defined differentl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846EA6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of fisheries waste (kg/km)</w:t>
            </w: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 xml:space="preserve"> if not defined differently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39A9D9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D9BE08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otal length (km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0006F0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Beaches (no.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BAF77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DE55A2" w14:paraId="2699BC70" w14:textId="77777777" w:rsidTr="003C0757">
        <w:trPr>
          <w:trHeight w:val="33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textDirection w:val="btLr"/>
            <w:vAlign w:val="center"/>
            <w:hideMark/>
          </w:tcPr>
          <w:p w14:paraId="30F01F7F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Bering Sea and Subarctic North Pacific </w:t>
            </w:r>
          </w:p>
          <w:p w14:paraId="06F51E50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leutian Islands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4988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mchitka Island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A656E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A60627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21.6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3.2 n/km)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AD34F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19.83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2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 trawls 108.57 kg/km) 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5D585C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sual observation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(herienafter - VO)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B79F6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01023DC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0811A5" w14:textId="64DAA78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A43DF47" w14:textId="77777777" w:rsidTr="003C0757">
        <w:trPr>
          <w:trHeight w:val="450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72DEDD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ADC607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D5D0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5964DA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56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83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22EBC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4.607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76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 trawls 132.24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612396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30B01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0E28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F7CC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501037B" w14:textId="77777777" w:rsidTr="003C0757">
        <w:trPr>
          <w:trHeight w:val="268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8D964C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6FB48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1E46B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18CC35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345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499.3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2E8BB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39.44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78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 290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4B1C9C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396FE9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B27FA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D89CB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16AEACBB" w14:textId="77777777" w:rsidTr="003C0757">
        <w:trPr>
          <w:trHeight w:val="1141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2EF47D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0A4123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15BC5A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000000"/>
            </w:tcBorders>
            <w:vAlign w:val="center"/>
            <w:hideMark/>
          </w:tcPr>
          <w:p w14:paraId="48B9C9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254.1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588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A665C7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47.95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</w:t>
            </w:r>
          </w:p>
          <w:p w14:paraId="63F7359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90.82 kg/km) 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DD10B87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7B3E9B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193F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922F2" w14:textId="59162B2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4&lt;/Year&gt;&lt;RecNum&gt;145&lt;/RecNum&gt;&lt;DisplayText&gt;(Merrell, 1984)&lt;/DisplayText&gt;&lt;record&gt;&lt;rec-number&gt;145&lt;/rec-number&gt;&lt;foreign-keys&gt;&lt;key app="EN" db-id="rfftxfrp5xxvp1eedz6vpfs7t95sssfzz5pf" timestamp="1517485787"&gt;145&lt;/key&gt;&lt;/foreign-keys&gt;&lt;ref-type name="Journal Article"&gt;17&lt;/ref-type&gt;&lt;contributors&gt;&lt;authors&gt;&lt;author&gt;Merrell, T.R.&lt;/author&gt;&lt;/authors&gt;&lt;/contributors&gt;&lt;titles&gt;&lt;title&gt;A decade of change in nets and plastic litter from fisheries off Alaska&lt;/title&gt;&lt;secondary-title&gt;Marine Pollution Bulletin&lt;/secondary-title&gt;&lt;/titles&gt;&lt;periodical&gt;&lt;full-title&gt;Marine Pollution Bulletin&lt;/full-title&gt;&lt;/periodical&gt;&lt;pages&gt;378-384&lt;/pages&gt;&lt;volume&gt;15&lt;/volume&gt;&lt;number&gt;10&lt;/number&gt;&lt;dates&gt;&lt;year&gt;1984&lt;/year&gt;&lt;/dates&gt;&lt;isbn&gt;0025-326X&lt;/isbn&gt;&lt;urls&gt;&lt;/urls&gt;&lt;custom1&gt;Sources&lt;/custom1&gt;&lt;custom2&gt;Pathway&lt;/custom2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6" w:tooltip="Merrell, 1984 #1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61FD044A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6253D8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DB540D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D85AD8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</w:t>
            </w:r>
          </w:p>
        </w:tc>
        <w:tc>
          <w:tcPr>
            <w:tcW w:w="2266" w:type="dxa"/>
            <w:gridSpan w:val="2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000000"/>
            </w:tcBorders>
            <w:noWrap/>
            <w:vAlign w:val="center"/>
            <w:hideMark/>
          </w:tcPr>
          <w:p w14:paraId="1C5E248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0 n/km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2AD044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 (litter from trawls)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289BD1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928A02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695E9B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033E5A1" w14:textId="0E3A91A8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ohnson&lt;/Author&gt;&lt;Year&gt;1990&lt;/Year&gt;&lt;RecNum&gt;228&lt;/RecNum&gt;&lt;DisplayText&gt;(Johnson, 1990)&lt;/DisplayText&gt;&lt;record&gt;&lt;rec-number&gt;228&lt;/rec-number&gt;&lt;foreign-keys&gt;&lt;key app="EN" db-id="rfftxfrp5xxvp1eedz6vpfs7t95sssfzz5pf" timestamp="1518622123"&gt;228&lt;/key&gt;&lt;/foreign-keys&gt;&lt;ref-type name="Conference Paper"&gt;47&lt;/ref-type&gt;&lt;contributors&gt;&lt;authors&gt;&lt;author&gt;Johnson, S. W.&lt;/author&gt;&lt;/authors&gt;&lt;/contributors&gt;&lt;titles&gt;&lt;title&gt;Distribution, abundance, and source of entanglement debris and other plastics on Alaskan beaches, 1982-88&lt;/title&gt;&lt;secondary-title&gt;The Second International Conference on Marine Debris&lt;/secondary-title&gt;&lt;/titles&gt;&lt;pages&gt;331-348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8" w:tooltip="Johnson, 1990 #2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ohnso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75BFEEDC" w14:textId="77777777" w:rsidTr="003C0757">
        <w:trPr>
          <w:cantSplit/>
          <w:trHeight w:val="1847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29A6A9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8F7232E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tu, Agattu, Shemya, Buldir, Kiska, Little Kiska and Adak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C0D61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286C960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2 n/km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8C4BE9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95,95 n/km </w:t>
            </w:r>
          </w:p>
          <w:p w14:paraId="5ED0B99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086BBC2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,19 n/km (netting)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81EF5A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Sea level to high storm tide level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6C298F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7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273871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122FC9" w14:textId="30FD7E9F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nville&lt;/Author&gt;&lt;Year&gt;1990&lt;/Year&gt;&lt;RecNum&gt;230&lt;/RecNum&gt;&lt;DisplayText&gt;(Manville, 1990)&lt;/DisplayText&gt;&lt;record&gt;&lt;rec-number&gt;230&lt;/rec-number&gt;&lt;foreign-keys&gt;&lt;key app="EN" db-id="rfftxfrp5xxvp1eedz6vpfs7t95sssfzz5pf" timestamp="1518622123"&gt;230&lt;/key&gt;&lt;/foreign-keys&gt;&lt;ref-type name="Conference Paper"&gt;47&lt;/ref-type&gt;&lt;contributors&gt;&lt;authors&gt;&lt;author&gt;Manville, A. M.&lt;/author&gt;&lt;/authors&gt;&lt;/contributors&gt;&lt;titles&gt;&lt;title&gt;A survey of plastics on western Aleutian Island beaches and related wildlife entanglement&lt;/title&gt;&lt;secondary-title&gt;The Second International Conference on Marine Debris&lt;/secondary-title&gt;&lt;/titles&gt;&lt;pages&gt;2-7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2" w:tooltip="Manville, 1990 #2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nvil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FF55052" w14:textId="77777777" w:rsidTr="003C0757">
        <w:trPr>
          <w:cantSplit/>
          <w:trHeight w:val="113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textDirection w:val="btLr"/>
            <w:vAlign w:val="center"/>
            <w:hideMark/>
          </w:tcPr>
          <w:p w14:paraId="5F3B5AA4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Chukchi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113500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ape Krusenstern National Monument 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62AF84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4576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94.36 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(</w:t>
            </w:r>
            <w:r>
              <w:rPr>
                <w:rFonts w:ascii="Cambria Math" w:hAnsi="Cambria Math" w:cs="Cambria Math"/>
                <w:i/>
                <w:color w:val="000000"/>
                <w:sz w:val="20"/>
                <w:szCs w:val="20"/>
              </w:rPr>
              <w:t>∽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85% of total debris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519C216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± 0.31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 xml:space="preserve">-1 </w:t>
            </w:r>
          </w:p>
          <w:p w14:paraId="2837C4B3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plastic, rope/netting, foam)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81C06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6+-0.18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BFCE5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; wrack line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AE69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23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D4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CD0590E" w14:textId="0D21040D" w:rsidR="00DE55A2" w:rsidRDefault="00DA379D" w:rsidP="00DA379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7" w:tooltip="Polasek, 2017 #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lasek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DE55A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E55A2" w14:paraId="52FA9646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211712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D2552B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BE2E1F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A029B8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13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92% of total debris)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114DD0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86F8F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AE627F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A993BE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4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739CC83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0B9CD0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8B43EB6" w14:textId="77777777" w:rsidTr="003C0757">
        <w:trPr>
          <w:cantSplit/>
          <w:trHeight w:val="147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textDirection w:val="btLr"/>
            <w:vAlign w:val="center"/>
            <w:hideMark/>
          </w:tcPr>
          <w:p w14:paraId="7263DF62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ulf of Alaska)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7D984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947C85C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DE794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18.25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0% of total debris)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EDF0BA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4.68± 51.7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CFF43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1DD8D24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208922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.96 ± 14.5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  <w:p w14:paraId="3DDC25F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1A8F38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99385D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. vegetation line, Wet-dry line, Berm line, Wrack line, Beach center line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82765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84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7032E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00C08A4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0D6DAC3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15D6C2B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AF94803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rangell-St. Elia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84C914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6D2F5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24.91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76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BD4C5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272AA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99C429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Vegetation line, Berm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AB2EF8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4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9CA8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DEB8EE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7FBC3070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5D933B6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45A28EB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and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1E0A50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228A9E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3.19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5.1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D0BF0D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E2453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2A75A4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Beach center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93F969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8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780B9D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065E2D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00A5BFC" w14:textId="77777777" w:rsidTr="003A1E4D">
        <w:trPr>
          <w:cantSplit/>
          <w:trHeight w:val="113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9B2C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  <w:t>North Atlantic Ocean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38978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B34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4BB1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3,625 g/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[ Total 59 items =261 g]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914B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CFB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95A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72 m</w:t>
            </w:r>
            <w:r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[36 quadrates (2x2m)]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E36B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5805D" w14:textId="01463C66" w:rsidR="00DE55A2" w:rsidRPr="00DA379D" w:rsidRDefault="00E71D9E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29B6F019" w14:textId="77777777" w:rsidTr="004C0C6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52D0F1AD" w14:textId="2B2A64ED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D451E4" w14:textId="315573ED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noWrap/>
            <w:vAlign w:val="center"/>
          </w:tcPr>
          <w:p w14:paraId="50565BB6" w14:textId="1FC3F0F9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-2017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A9CD92C" w14:textId="3C5641FE" w:rsidR="003A1E4D" w:rsidRDefault="003A1E4D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 w:rsidR="00D36E3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100 m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E444087" w14:textId="44674CB6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6C692F" w14:textId="22B11031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0C30BB" w14:textId="11FA7CA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33B624C4" w14:textId="069F887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DAD3AD5" w14:textId="628D05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4914F1B1" w14:textId="77777777" w:rsidTr="00D36E32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7ACC9AEF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660C953" w14:textId="49F6B1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 Greenland</w:t>
            </w:r>
          </w:p>
        </w:tc>
        <w:tc>
          <w:tcPr>
            <w:tcW w:w="708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1A1835F8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ADFF0D2" w14:textId="2394EC32" w:rsidR="003A1E4D" w:rsidRDefault="003A1E4D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(0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m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0C2692D7" w14:textId="00B4C01C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EDC00D2" w14:textId="54A8587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9185368" w14:textId="4BE6586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5446B76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CDB6DED" w14:textId="77777777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CF2D94D" w14:textId="77777777" w:rsidTr="0003424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136DDE90" w14:textId="2207F356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0C33F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Mid-Atlantic Ridge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FFEEC2" w14:textId="17E0FDA4" w:rsidR="008C4B39" w:rsidRDefault="008C4B39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D778E60" w14:textId="34A89CB4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09BB62" w14:textId="6C14C2C2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850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60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321244" w14:textId="34C98600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stimated for all 7 beaches:</w:t>
            </w:r>
          </w:p>
          <w:p w14:paraId="322685D1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0F3BBA8" w14:textId="32B1A03A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06 </w:t>
            </w:r>
            <w:r w:rsidR="0034069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6172E6A8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</w:t>
            </w:r>
          </w:p>
          <w:p w14:paraId="4553A30D" w14:textId="1007B7F1" w:rsidR="008C4B39" w:rsidRP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 kg/km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noWrap/>
            <w:vAlign w:val="center"/>
          </w:tcPr>
          <w:p w14:paraId="34A3104D" w14:textId="0FA8ECEB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-65% of total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B526FF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1CF902" w14:textId="3B867D7C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2BDCBCD" w14:textId="59CAA4B1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40</w:t>
            </w:r>
          </w:p>
          <w:p w14:paraId="154A311E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18E9B71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6A5FA5A" w14:textId="2168D36A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x2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7F55D574" w14:textId="135AC4A3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  <w:p w14:paraId="18820FF6" w14:textId="0682F65D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0AB0BDC" w14:textId="7AECBB40" w:rsidR="008C4B39" w:rsidRDefault="008C4B39" w:rsidP="008C4B3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enitz&lt;/Author&gt;&lt;Year&gt;2013&lt;/Year&gt;&lt;RecNum&gt;429&lt;/RecNum&gt;&lt;DisplayText&gt;(Kienitz, 2013)&lt;/DisplayText&gt;&lt;record&gt;&lt;rec-number&gt;429&lt;/rec-number&gt;&lt;foreign-keys&gt;&lt;key app="EN" db-id="rfftxfrp5xxvp1eedz6vpfs7t95sssfzz5pf" timestamp="1521645809"&gt;429&lt;/key&gt;&lt;/foreign-keys&gt;&lt;ref-type name="Thesis"&gt;32&lt;/ref-type&gt;&lt;contributors&gt;&lt;authors&gt;&lt;author&gt;Kienitz, A.-T.&lt;/author&gt;&lt;/authors&gt;&lt;tertiary-authors&gt;&lt;author&gt;Hrönn Ólína Jörundsdóttir&lt;/author&gt;&lt;/tertiary-authors&gt;&lt;/contributors&gt;&lt;titles&gt;&lt;title&gt;Marine Debris in the Coastal Environment of Iceland´s Nature Reserve, Hornstrandir - Sources, Consequences and Prevention Measures&lt;/title&gt;&lt;secondary-title&gt;Faculty of Business and Science&lt;/secondary-title&gt;&lt;/titles&gt;&lt;dates&gt;&lt;year&gt;2013&lt;/year&gt;&lt;/dates&gt;&lt;pub-location&gt;Háskólaprent&lt;/pub-location&gt;&lt;publisher&gt;University of Akureyri&lt;/publisher&gt;&lt;work-type&gt;Master&amp;apos;s Thesis&lt;/work-type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1" w:tooltip="Kienitz, 2013 #42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enitz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C4B39" w14:paraId="65A2C2F3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0BE56CA" w14:textId="7DA4456A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145E6D" w14:textId="7F5864C4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kavík bak Höf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577234F" w14:textId="2D6157B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4A7878" w14:textId="232F1D27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6650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4C1041C1" w14:textId="0825188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57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2798F5" w14:textId="242D0DA5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4923CF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E4D46" w14:textId="28724EE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9F9EE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BFBC8BC" w14:textId="30B6677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  <w:p w14:paraId="6E777548" w14:textId="5BAC762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7DB38EC" w14:textId="44D5803E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23B9F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380848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2E7E4DF" w14:textId="0FE19BC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440FCA" w14:textId="7D1EACF5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löðu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F1E6485" w14:textId="2EA6D53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3F0E527" w14:textId="404EE88F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692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5A193A6D" w14:textId="064AAB7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146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881F53" w14:textId="608A5350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926831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804F0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322BE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ECA6CF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6C3473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C8F5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7570BA2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66642CBC" w14:textId="20A0797F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C1511CC" w14:textId="156E9C7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588F5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EAE4B19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14EF997B" w14:textId="66FF0E82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DFC64B" w14:textId="1CDE39A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steyrarfjörðu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1C71772" w14:textId="389D1B8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F0689ED" w14:textId="61CA280E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5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76273424" w14:textId="1635FFD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2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CA6205B" w14:textId="2F37AC3F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C3446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896D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DA76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30CAE80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A1C566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E7282A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F2CBA52" w14:textId="6FC0DDD1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1F4B72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42230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0B72B068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776E930" w14:textId="3609A68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DC8E1B" w14:textId="14567EE2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ðal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344A070" w14:textId="35D33C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80A0D49" w14:textId="0C072B82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43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5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D00844" w14:textId="3F5C83BD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8D9FD2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D2BD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828CE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7656CF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91205C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8C8577D" w14:textId="1C9B05F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8D10D1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F0B5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385DD0B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02F917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EC5062" w14:textId="554E54F4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k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3D48462" w14:textId="6038F59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CB5FAF6" w14:textId="0DA4C8B9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73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131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361F90" w14:textId="6F5AE2A6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B65C4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38351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6B7FD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291323A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E4CB13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F3841A2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95964F5" w14:textId="6C3AC0D6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582EE49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AFC33D8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7810EE8B" w14:textId="77777777" w:rsidTr="00034240">
        <w:trPr>
          <w:cantSplit/>
          <w:trHeight w:val="1390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2489D342" w14:textId="75A3659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67A486B" w14:textId="391DFEF7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ljót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2C39089D" w14:textId="2832730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781786E3" w14:textId="329C4277" w:rsidR="008C4B39" w:rsidRDefault="008C4B39" w:rsidP="0034069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13 </w:t>
            </w:r>
            <w:r w:rsidR="0034069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34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79CBED6" w14:textId="2462A9C4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351DB7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65DB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504BB8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19B8941" w14:textId="3E0982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50</w:t>
            </w:r>
          </w:p>
          <w:p w14:paraId="06ED609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B9EB8B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48D361E" w14:textId="732087F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7861EFB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60354E7D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7D924D9B" w14:textId="77777777" w:rsidTr="008C4B39">
        <w:trPr>
          <w:cantSplit/>
          <w:trHeight w:val="76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877911D" w14:textId="1BB21F2F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commentRangeStart w:id="1"/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E06D2B6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ucebukta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56CE6D6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847E7B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10.1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991A636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- 52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82-100% of overall litter mass)</w:t>
            </w:r>
          </w:p>
          <w:p w14:paraId="33A21EB7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6D8115B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9.9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C29FE8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20m to water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215F84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FE28BF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1206A36" w14:textId="595B728B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397472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commentRangeEnd w:id="1"/>
            <w:r w:rsidR="00113EE1">
              <w:rPr>
                <w:rStyle w:val="CommentReference"/>
                <w:rFonts w:eastAsia="Calibri"/>
                <w:lang w:val="en-CA"/>
              </w:rPr>
              <w:commentReference w:id="1"/>
            </w:r>
          </w:p>
        </w:tc>
      </w:tr>
      <w:tr w:rsidR="000C33F5" w14:paraId="6628F09D" w14:textId="77777777" w:rsidTr="003C0757">
        <w:trPr>
          <w:cantSplit/>
          <w:trHeight w:val="817"/>
        </w:trPr>
        <w:tc>
          <w:tcPr>
            <w:tcW w:w="988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textDirection w:val="btLr"/>
            <w:vAlign w:val="center"/>
            <w:hideMark/>
          </w:tcPr>
          <w:p w14:paraId="70B81F5A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Arctic Ocean </w:t>
            </w:r>
          </w:p>
          <w:p w14:paraId="6297BD33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Northern and North-western Svalbard)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24230F4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strandodd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05D0244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B2CCDD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841.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E14A3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DE8A753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732.4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167ED5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2 m to water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B09532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8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FC73D7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20x14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98D8B62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62045AF" w14:textId="77777777" w:rsidTr="003C0757">
        <w:trPr>
          <w:cantSplit/>
          <w:trHeight w:val="560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391D9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D1F115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ørvik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BEA0D5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D0E229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.36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val="ru-RU" w:eastAsia="en-GB"/>
              </w:rPr>
              <w:t>-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252A55F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79EFA2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,13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EFF02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7DBF7C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48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BD8CBF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ECD541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406494B" w14:textId="77777777" w:rsidTr="003C0757">
        <w:trPr>
          <w:cantSplit/>
          <w:trHeight w:val="555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0F1E150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01A82B2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lakbukt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4149A8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578881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34.9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C0A389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F29EF5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47.2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6CED701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1B46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975806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CC9F4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6CF9F162" w14:textId="77777777" w:rsidTr="003C0757">
        <w:trPr>
          <w:cantSplit/>
          <w:trHeight w:val="566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7036A36D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B287CF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rozierpynt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B4FE16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2882BF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4.7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D0BE8B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CEAA41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 440.1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0A605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-2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36CF0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45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DB1B95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,5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620A22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5A944239" w14:textId="77777777" w:rsidTr="003C0757">
        <w:trPr>
          <w:cantSplit/>
          <w:trHeight w:val="873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E2B6C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C49A95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piniøy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86B49D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6FD16A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0.9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659B73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AD6909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65.4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47517D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5.7-7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20750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59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736C39E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00x52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AFB6D1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CA824E5" w14:textId="77777777" w:rsidR="00426698" w:rsidRDefault="00426698">
      <w:pPr>
        <w:spacing w:before="0" w:after="160" w:line="259" w:lineRule="auto"/>
        <w:jc w:val="left"/>
        <w:rPr>
          <w:b/>
        </w:rPr>
      </w:pPr>
      <w:r>
        <w:rPr>
          <w:b/>
        </w:rPr>
        <w:br w:type="page"/>
      </w:r>
    </w:p>
    <w:p w14:paraId="041953A9" w14:textId="4DE5F594" w:rsidR="00102222" w:rsidRDefault="00102222" w:rsidP="0016452D">
      <w:pPr>
        <w:spacing w:after="0" w:line="240" w:lineRule="auto"/>
        <w:jc w:val="center"/>
        <w:outlineLvl w:val="0"/>
        <w:rPr>
          <w:rFonts w:ascii="Times New Roman" w:eastAsia="Times New Roman" w:hAnsi="Times New Roman"/>
          <w:b/>
          <w:bCs/>
          <w:szCs w:val="20"/>
          <w:lang w:eastAsia="en-GB"/>
        </w:rPr>
      </w:pPr>
      <w:r>
        <w:rPr>
          <w:rFonts w:ascii="Times New Roman" w:eastAsia="Times New Roman" w:hAnsi="Times New Roman"/>
          <w:b/>
          <w:bCs/>
          <w:szCs w:val="20"/>
          <w:lang w:eastAsia="en-GB"/>
        </w:rPr>
        <w:lastRenderedPageBreak/>
        <w:t xml:space="preserve">Table </w:t>
      </w:r>
      <w:r w:rsidR="0016452D">
        <w:rPr>
          <w:rFonts w:ascii="Times New Roman" w:eastAsia="Times New Roman" w:hAnsi="Times New Roman"/>
          <w:b/>
          <w:bCs/>
          <w:szCs w:val="20"/>
          <w:lang w:eastAsia="en-GB"/>
        </w:rPr>
        <w:t>2.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>2</w:t>
      </w:r>
      <w:r>
        <w:rPr>
          <w:rFonts w:ascii="Times New Roman" w:eastAsia="Times New Roman" w:hAnsi="Times New Roman"/>
          <w:b/>
          <w:bCs/>
          <w:szCs w:val="20"/>
          <w:lang w:eastAsia="en-GB"/>
        </w:rPr>
        <w:t>. Abundance of plastic observed in sea ice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 xml:space="preserve"> and seawater </w:t>
      </w:r>
    </w:p>
    <w:p w14:paraId="5AAB330A" w14:textId="77777777" w:rsidR="00102222" w:rsidRDefault="00102222" w:rsidP="00102222">
      <w:pPr>
        <w:spacing w:after="0" w:line="240" w:lineRule="auto"/>
        <w:jc w:val="left"/>
        <w:rPr>
          <w:rFonts w:ascii="Times New Roman" w:eastAsia="Times New Roman" w:hAnsi="Times New Roman"/>
          <w:b/>
          <w:bCs/>
          <w:sz w:val="4"/>
          <w:szCs w:val="20"/>
          <w:lang w:eastAsia="en-GB"/>
        </w:rPr>
      </w:pPr>
    </w:p>
    <w:tbl>
      <w:tblPr>
        <w:tblStyle w:val="TableGrid"/>
        <w:tblW w:w="9672" w:type="dxa"/>
        <w:tblLook w:val="04A0" w:firstRow="1" w:lastRow="0" w:firstColumn="1" w:lastColumn="0" w:noHBand="0" w:noVBand="1"/>
      </w:tblPr>
      <w:tblGrid>
        <w:gridCol w:w="872"/>
        <w:gridCol w:w="1573"/>
        <w:gridCol w:w="709"/>
        <w:gridCol w:w="1807"/>
        <w:gridCol w:w="1316"/>
        <w:gridCol w:w="1470"/>
        <w:gridCol w:w="1925"/>
      </w:tblGrid>
      <w:tr w:rsidR="005A6E29" w14:paraId="7E5CDBEF" w14:textId="77777777" w:rsidTr="00936D08">
        <w:trPr>
          <w:trHeight w:val="249"/>
          <w:tblHeader/>
        </w:trPr>
        <w:tc>
          <w:tcPr>
            <w:tcW w:w="872" w:type="dxa"/>
            <w:hideMark/>
          </w:tcPr>
          <w:p w14:paraId="74D1ECC2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pth Range</w:t>
            </w:r>
          </w:p>
        </w:tc>
        <w:tc>
          <w:tcPr>
            <w:tcW w:w="1573" w:type="dxa"/>
            <w:hideMark/>
          </w:tcPr>
          <w:p w14:paraId="3474BE6C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9" w:type="dxa"/>
            <w:hideMark/>
          </w:tcPr>
          <w:p w14:paraId="7DB9F718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807" w:type="dxa"/>
            <w:hideMark/>
          </w:tcPr>
          <w:p w14:paraId="624946F5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</w:t>
            </w:r>
          </w:p>
        </w:tc>
        <w:tc>
          <w:tcPr>
            <w:tcW w:w="1316" w:type="dxa"/>
            <w:hideMark/>
          </w:tcPr>
          <w:p w14:paraId="30340CEE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ize fraction</w:t>
            </w:r>
          </w:p>
        </w:tc>
        <w:tc>
          <w:tcPr>
            <w:tcW w:w="1470" w:type="dxa"/>
            <w:hideMark/>
          </w:tcPr>
          <w:p w14:paraId="57E0DDD4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Sampling method </w:t>
            </w:r>
          </w:p>
        </w:tc>
        <w:tc>
          <w:tcPr>
            <w:tcW w:w="1925" w:type="dxa"/>
            <w:hideMark/>
          </w:tcPr>
          <w:p w14:paraId="68AADFE9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EF2CE8" w14:paraId="02E65C85" w14:textId="77777777" w:rsidTr="00936D08">
        <w:trPr>
          <w:trHeight w:val="564"/>
        </w:trPr>
        <w:tc>
          <w:tcPr>
            <w:tcW w:w="872" w:type="dxa"/>
            <w:vMerge w:val="restart"/>
            <w:hideMark/>
          </w:tcPr>
          <w:p w14:paraId="1277055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ice</w:t>
            </w:r>
          </w:p>
        </w:tc>
        <w:tc>
          <w:tcPr>
            <w:tcW w:w="1573" w:type="dxa"/>
            <w:hideMark/>
          </w:tcPr>
          <w:p w14:paraId="7B15B84B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basin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8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333′N, 5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4.9′E)</w:t>
            </w:r>
          </w:p>
        </w:tc>
        <w:tc>
          <w:tcPr>
            <w:tcW w:w="709" w:type="dxa"/>
            <w:hideMark/>
          </w:tcPr>
          <w:p w14:paraId="0B4C161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00F81D6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commentRangeStart w:id="2"/>
            <w:commentRangeStart w:id="3"/>
            <w:commentRangeStart w:id="4"/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 n/l</w:t>
            </w:r>
            <w:commentRangeEnd w:id="2"/>
            <w:r w:rsidR="00CA7F2B">
              <w:rPr>
                <w:rStyle w:val="CommentReference"/>
                <w:rFonts w:eastAsia="Calibri"/>
                <w:lang w:val="en-CA"/>
              </w:rPr>
              <w:commentReference w:id="2"/>
            </w:r>
            <w:commentRangeEnd w:id="3"/>
            <w:r w:rsidR="00D40288">
              <w:rPr>
                <w:rStyle w:val="CommentReference"/>
                <w:rFonts w:eastAsia="Calibri"/>
                <w:lang w:val="en-CA"/>
              </w:rPr>
              <w:commentReference w:id="3"/>
            </w:r>
            <w:commentRangeEnd w:id="4"/>
            <w:r w:rsidR="00D40288">
              <w:rPr>
                <w:rStyle w:val="CommentReference"/>
                <w:rFonts w:eastAsia="Calibri"/>
                <w:lang w:val="en-CA"/>
              </w:rPr>
              <w:commentReference w:id="4"/>
            </w:r>
          </w:p>
        </w:tc>
        <w:tc>
          <w:tcPr>
            <w:tcW w:w="1316" w:type="dxa"/>
            <w:hideMark/>
          </w:tcPr>
          <w:p w14:paraId="498C3F2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4605D8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s: 252 and 347 cm)</w:t>
            </w:r>
          </w:p>
          <w:p w14:paraId="3119E2D1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commentRangeStart w:id="5"/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amples volumes examined were typically 50–100 cm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commentRangeEnd w:id="5"/>
            <w:r>
              <w:rPr>
                <w:rStyle w:val="CommentReference"/>
                <w:rFonts w:eastAsia="Calibri"/>
                <w:lang w:val="en-CA"/>
              </w:rPr>
              <w:commentReference w:id="5"/>
            </w:r>
          </w:p>
          <w:p w14:paraId="1FF070CA" w14:textId="798ED9C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dvOT1ef757c0" w:hAnsi="AdvOT1ef757c0"/>
                <w:color w:val="000000"/>
                <w:sz w:val="20"/>
                <w:szCs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1925" w:type="dxa"/>
            <w:vMerge w:val="restart"/>
            <w:hideMark/>
          </w:tcPr>
          <w:p w14:paraId="6623B512" w14:textId="5FB806BA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bbard&lt;/Author&gt;&lt;Year&gt;2014&lt;/Year&gt;&lt;RecNum&gt;27&lt;/RecNum&gt;&lt;DisplayText&gt;(Obbard et al., 2014)&lt;/DisplayText&gt;&lt;record&gt;&lt;rec-number&gt;27&lt;/rec-number&gt;&lt;foreign-keys&gt;&lt;key app="EN" db-id="rfftxfrp5xxvp1eedz6vpfs7t95sssfzz5pf" timestamp="1517485786"&gt;27&lt;/key&gt;&lt;/foreign-keys&gt;&lt;ref-type name="Journal Article"&gt;17&lt;/ref-type&gt;&lt;contributors&gt;&lt;authors&gt;&lt;author&gt;Obbard, R. W.&lt;/author&gt;&lt;author&gt;Sadri, S.&lt;/author&gt;&lt;author&gt;Wong, Y. Q.&lt;/author&gt;&lt;author&gt;Khitun, A. A.&lt;/author&gt;&lt;author&gt;Baker, I.&lt;/author&gt;&lt;author&gt;Thompson, R. C.&lt;/author&gt;&lt;/authors&gt;&lt;/contributors&gt;&lt;titles&gt;&lt;title&gt;Global warming releases microplastic legacy frozen in Arctic Sea ice&lt;/title&gt;&lt;secondary-title&gt;Earth&amp;apos;s Future&lt;/secondary-title&gt;&lt;/titles&gt;&lt;periodical&gt;&lt;full-title&gt;Earth&amp;apos;s Future&lt;/full-title&gt;&lt;/periodical&gt;&lt;pages&gt;315-320&lt;/pages&gt;&lt;volume&gt;2&lt;/volume&gt;&lt;number&gt;6&lt;/number&gt;&lt;dates&gt;&lt;year&gt;2014&lt;/year&gt;&lt;/dates&gt;&lt;isbn&gt;2328-4277&lt;/isbn&gt;&lt;label&gt;Microplastics&lt;/label&gt;&lt;urls&gt;&lt;related-urls&gt;&lt;url&gt;http://onlinelibrary.wiley.com/doi/10.1002/2014EF000240/epdf&lt;/url&gt;&lt;/related-urls&gt;&lt;/urls&gt;&lt;custom2&gt;Pathway&lt;/custom2&gt;&lt;custom3&gt;Distribution&lt;/custom3&gt;&lt;custom4&gt;Impact&lt;/custom4&gt;&lt;custom6&gt;Crosscutting&lt;/custom6&gt;&lt;custom7&gt;Global&lt;/custom7&gt;&lt;electronic-resource-num&gt;10.1002/2014EF00024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1" w:tooltip="Obbard, 2014 #2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bbar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3D3D5DE" w14:textId="77777777" w:rsidTr="00936D08">
        <w:trPr>
          <w:trHeight w:val="114"/>
        </w:trPr>
        <w:tc>
          <w:tcPr>
            <w:tcW w:w="872" w:type="dxa"/>
            <w:vMerge/>
            <w:hideMark/>
          </w:tcPr>
          <w:p w14:paraId="5A77F9C9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47B678F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84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772′N, 149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533′W)</w:t>
            </w:r>
          </w:p>
        </w:tc>
        <w:tc>
          <w:tcPr>
            <w:tcW w:w="709" w:type="dxa"/>
            <w:hideMark/>
          </w:tcPr>
          <w:p w14:paraId="3E4AE67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5A77EAB9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l</w:t>
            </w:r>
          </w:p>
        </w:tc>
        <w:tc>
          <w:tcPr>
            <w:tcW w:w="1316" w:type="dxa"/>
            <w:hideMark/>
          </w:tcPr>
          <w:p w14:paraId="45749B5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578342B" w14:textId="0D39C632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 13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0F762E1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A1F30CF" w14:textId="77777777" w:rsidTr="00936D08">
        <w:trPr>
          <w:trHeight w:val="753"/>
        </w:trPr>
        <w:tc>
          <w:tcPr>
            <w:tcW w:w="872" w:type="dxa"/>
            <w:vMerge/>
            <w:hideMark/>
          </w:tcPr>
          <w:p w14:paraId="30C07C7E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6374B541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7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7.493′N, 17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0.739′W)</w:t>
            </w:r>
          </w:p>
        </w:tc>
        <w:tc>
          <w:tcPr>
            <w:tcW w:w="709" w:type="dxa"/>
            <w:hideMark/>
          </w:tcPr>
          <w:p w14:paraId="0F5A636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19A3D8E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 n/l</w:t>
            </w:r>
          </w:p>
        </w:tc>
        <w:tc>
          <w:tcPr>
            <w:tcW w:w="1316" w:type="dxa"/>
            <w:hideMark/>
          </w:tcPr>
          <w:p w14:paraId="3DC607F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712D5378" w14:textId="36F7C979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 (sample depths: 83 and 107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72E80546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5BA0F219" w14:textId="77777777" w:rsidTr="00936D08">
        <w:trPr>
          <w:trHeight w:val="280"/>
        </w:trPr>
        <w:tc>
          <w:tcPr>
            <w:tcW w:w="872" w:type="dxa"/>
            <w:vMerge/>
            <w:hideMark/>
          </w:tcPr>
          <w:p w14:paraId="29A06212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08DF2376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6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19′N, 16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58.86′W)</w:t>
            </w:r>
          </w:p>
        </w:tc>
        <w:tc>
          <w:tcPr>
            <w:tcW w:w="709" w:type="dxa"/>
            <w:hideMark/>
          </w:tcPr>
          <w:p w14:paraId="73600DF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807" w:type="dxa"/>
            <w:hideMark/>
          </w:tcPr>
          <w:p w14:paraId="47042A4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l</w:t>
            </w:r>
          </w:p>
        </w:tc>
        <w:tc>
          <w:tcPr>
            <w:tcW w:w="1316" w:type="dxa"/>
            <w:hideMark/>
          </w:tcPr>
          <w:p w14:paraId="05D78BBE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39189B3E" w14:textId="1A4D8A10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 (sample depths: 95, 105, and 11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00085B3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3B0CB602" w14:textId="77777777" w:rsidTr="00936D08">
        <w:trPr>
          <w:trHeight w:val="416"/>
        </w:trPr>
        <w:tc>
          <w:tcPr>
            <w:tcW w:w="872" w:type="dxa"/>
            <w:vMerge/>
            <w:hideMark/>
          </w:tcPr>
          <w:p w14:paraId="4874991A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3C2250C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rait)</w:t>
            </w:r>
          </w:p>
        </w:tc>
        <w:tc>
          <w:tcPr>
            <w:tcW w:w="709" w:type="dxa"/>
            <w:noWrap/>
            <w:hideMark/>
          </w:tcPr>
          <w:p w14:paraId="0B812C46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807" w:type="dxa"/>
            <w:noWrap/>
            <w:hideMark/>
          </w:tcPr>
          <w:p w14:paraId="758C2E5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x 100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1DDA2F80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565CF30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k ice cores</w:t>
            </w:r>
          </w:p>
        </w:tc>
        <w:tc>
          <w:tcPr>
            <w:tcW w:w="1925" w:type="dxa"/>
            <w:vMerge w:val="restart"/>
            <w:noWrap/>
            <w:hideMark/>
          </w:tcPr>
          <w:p w14:paraId="46E42FDB" w14:textId="6EF74109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246&lt;/RecNum&gt;&lt;DisplayText&gt;(Bergmann et al., 2017b)&lt;/DisplayText&gt;&lt;record&gt;&lt;rec-number&gt;246&lt;/rec-number&gt;&lt;foreign-keys&gt;&lt;key app="EN" db-id="rfftxfrp5xxvp1eedz6vpfs7t95sssfzz5pf" timestamp="1519031258"&gt;246&lt;/key&gt;&lt;/foreign-keys&gt;&lt;ref-type name="Book Section"&gt;5&lt;/ref-type&gt;&lt;contributors&gt;&lt;authors&gt;&lt;author&gt;Bergmann, M.&lt;/author&gt;&lt;author&gt;Peeken, I.&lt;/author&gt;&lt;author&gt;Beyer, B.&lt;/author&gt;&lt;author&gt;Krumpen, T.&lt;/author&gt;&lt;author&gt;Primpke, S.&lt;/author&gt;&lt;author&gt;Tekman, M. B.&lt;/author&gt;&lt;author&gt;Gerdts, G.&lt;/author&gt;&lt;/authors&gt;&lt;/contributors&gt;&lt;titles&gt;&lt;title&gt;Vast Quantities of Microplastics in Arctic Sea Ice - A Prime Temporary Sink for Plastic Litter and a Medium of Transport&lt;/title&gt;&lt;secondary-title&gt;Fate and Impact of Microplastics in Marine Ecosystems&lt;/secondary-title&gt;&lt;tertiary-title&gt;FRAM Pollution Observatory&lt;/tertiary-title&gt;&lt;/titles&gt;&lt;dates&gt;&lt;year&gt;2017&lt;/year&gt;&lt;/dates&gt;&lt;publisher&gt;Elsevier&lt;/publisher&gt;&lt;label&gt;Microplastics&lt;/label&gt;&lt;urls&gt;&lt;related-urls&gt;&lt;url&gt;http://www.sciencedirect.com/science/article/pii/B9780128122716000739&lt;/url&gt;&lt;/related-urls&gt;&lt;/urls&gt;&lt;custom1&gt;Sources&lt;/custom1&gt;&lt;custom2&gt;Pathway&lt;/custom2&gt;&lt;custom3&gt;Distribution&lt;/custom3&gt;&lt;custom6&gt;Crosscutting&lt;/custom6&gt;&lt;custom7&gt;Global&lt;/custom7&gt;&lt;electronic-resource-num&gt;10.1016/B978-0-12-812271-6.00073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" w:tooltip="Bergmann, 2017 #24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F20BDC" w14:textId="77777777" w:rsidTr="00936D08">
        <w:trPr>
          <w:trHeight w:val="83"/>
        </w:trPr>
        <w:tc>
          <w:tcPr>
            <w:tcW w:w="872" w:type="dxa"/>
            <w:vMerge/>
            <w:hideMark/>
          </w:tcPr>
          <w:p w14:paraId="71AF2F35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8B30534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noWrap/>
            <w:hideMark/>
          </w:tcPr>
          <w:p w14:paraId="36DB8CF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807" w:type="dxa"/>
            <w:noWrap/>
            <w:hideMark/>
          </w:tcPr>
          <w:p w14:paraId="1FBB708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 x 1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74D845C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7FABF1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nd-locked ice cores</w:t>
            </w:r>
          </w:p>
        </w:tc>
        <w:tc>
          <w:tcPr>
            <w:tcW w:w="0" w:type="auto"/>
            <w:vMerge/>
            <w:hideMark/>
          </w:tcPr>
          <w:p w14:paraId="598275E7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2D24AF2" w14:textId="77777777" w:rsidTr="00936D08">
        <w:trPr>
          <w:trHeight w:val="83"/>
        </w:trPr>
        <w:tc>
          <w:tcPr>
            <w:tcW w:w="872" w:type="dxa"/>
            <w:vMerge/>
          </w:tcPr>
          <w:p w14:paraId="4BAF26A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196A3DF8" w14:textId="0F9FC1D0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8,27N 14,71W)</w:t>
            </w:r>
          </w:p>
        </w:tc>
        <w:tc>
          <w:tcPr>
            <w:tcW w:w="709" w:type="dxa"/>
            <w:noWrap/>
          </w:tcPr>
          <w:p w14:paraId="1BD80526" w14:textId="19F52B8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noWrap/>
          </w:tcPr>
          <w:p w14:paraId="494A432B" w14:textId="06D3127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1± 2.0×10</w:t>
            </w:r>
            <w:r w:rsidRPr="0034069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40FFA396" w14:textId="61053A2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2A33789A" w14:textId="7468B8D0" w:rsidR="00EF2CE8" w:rsidRPr="00272452" w:rsidRDefault="00EF2CE8" w:rsidP="00215471">
            <w:pPr>
              <w:spacing w:before="0" w:after="0" w:line="240" w:lineRule="auto"/>
              <w:jc w:val="center"/>
              <w:rPr>
                <w:rFonts w:ascii="Times New Roman" w:hAnsi="Times New Roman"/>
                <w:sz w:val="20"/>
              </w:rPr>
            </w:pPr>
            <w:r w:rsidRPr="00272452">
              <w:rPr>
                <w:rStyle w:val="fontstyle01"/>
                <w:rFonts w:ascii="Times New Roman" w:hAnsi="Times New Roman"/>
                <w:sz w:val="20"/>
              </w:rPr>
              <w:t>Land-fast ice</w:t>
            </w:r>
            <w:r>
              <w:rPr>
                <w:rStyle w:val="fontstyle01"/>
                <w:rFonts w:ascii="Times New Roman" w:hAnsi="Times New Roman"/>
                <w:sz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 w:val="restart"/>
          </w:tcPr>
          <w:p w14:paraId="13A66DE3" w14:textId="64D925BF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eken&lt;/Author&gt;&lt;Year&gt;2018&lt;/Year&gt;&lt;RecNum&gt;582&lt;/RecNum&gt;&lt;DisplayText&gt;(Peeken et al., 2018)&lt;/DisplayText&gt;&lt;record&gt;&lt;rec-number&gt;582&lt;/rec-number&gt;&lt;foreign-keys&gt;&lt;key app="EN" db-id="rfftxfrp5xxvp1eedz6vpfs7t95sssfzz5pf" timestamp="1525707389"&gt;582&lt;/key&gt;&lt;/foreign-keys&gt;&lt;ref-type name="Journal Article"&gt;17&lt;/ref-type&gt;&lt;contributors&gt;&lt;authors&gt;&lt;author&gt;Peeken, I.&lt;/author&gt;&lt;author&gt;Primpke, S.&lt;/author&gt;&lt;author&gt;Beyer, B.&lt;/author&gt;&lt;author&gt;Gutermann, J.&lt;/author&gt;&lt;author&gt;Katlein, C.&lt;/author&gt;&lt;author&gt;Krumpen, T.&lt;/author&gt;&lt;author&gt;Bergmann, M.&lt;/author&gt;&lt;author&gt;Hehemann, L.&lt;/author&gt;&lt;author&gt;Gerdts, G.&lt;/author&gt;&lt;/authors&gt;&lt;/contributors&gt;&lt;auth-address&gt;Alfred-Wegener-Institut Helmholtz-Zentrum fur Polar- und Meeresforschung, Am Handelshafen 12, Bremerhaven, 27570, Germany. ilka.peeken@awi.de.&amp;#xD;Alfred-Wegener-Institut Helmholtz-Zentrum fur Polar- und Meeresforschung, Am Handelshafen 12, Bremerhaven, 27570, Germany.&lt;/auth-address&gt;&lt;titles&gt;&lt;title&gt;Arctic sea ice is an important temporal sink and means of transport for microplastic&lt;/title&gt;&lt;secondary-title&gt;Nat Commun&lt;/secondary-title&gt;&lt;/titles&gt;&lt;periodical&gt;&lt;full-title&gt;Nat Commun&lt;/full-title&gt;&lt;/periodical&gt;&lt;pages&gt;1505&lt;/pages&gt;&lt;volume&gt;9&lt;/volume&gt;&lt;number&gt;1&lt;/number&gt;&lt;edition&gt;2018/04/26&lt;/edition&gt;&lt;dates&gt;&lt;year&gt;2018&lt;/year&gt;&lt;pub-dates&gt;&lt;date&gt;Apr 24&lt;/date&gt;&lt;/pub-dates&gt;&lt;/dates&gt;&lt;isbn&gt;2041-1723 (Electronic)&amp;#xD;2041-1723 (Linking)&lt;/isbn&gt;&lt;accession-num&gt;29692405&lt;/accession-num&gt;&lt;urls&gt;&lt;related-urls&gt;&lt;url&gt;https://www.ncbi.nlm.nih.gov/pubmed/29692405&lt;/url&gt;&lt;/related-urls&gt;&lt;/urls&gt;&lt;custom2&gt;PMC5915590&lt;/custom2&gt;&lt;electronic-resource-num&gt;10.1038/s41467-018-03825-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4" w:tooltip="Peeken, 2018 #5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eke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F24A38" w14:textId="77777777" w:rsidTr="00936D08">
        <w:trPr>
          <w:trHeight w:val="83"/>
        </w:trPr>
        <w:tc>
          <w:tcPr>
            <w:tcW w:w="872" w:type="dxa"/>
            <w:vMerge/>
          </w:tcPr>
          <w:p w14:paraId="4485B4A0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586F25E8" w14:textId="0056E75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9,75N 4,30E)</w:t>
            </w:r>
          </w:p>
        </w:tc>
        <w:tc>
          <w:tcPr>
            <w:tcW w:w="709" w:type="dxa"/>
            <w:noWrap/>
          </w:tcPr>
          <w:p w14:paraId="3B0E0F92" w14:textId="7904B46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noWrap/>
          </w:tcPr>
          <w:p w14:paraId="25782929" w14:textId="691325C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2±1.4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×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  <w:r w:rsidRPr="0034069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7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0DCFCA90" w14:textId="20956481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779AA06B" w14:textId="62DC4C0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02092C39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0760AF" w14:textId="77777777" w:rsidTr="00936D08">
        <w:trPr>
          <w:trHeight w:val="83"/>
        </w:trPr>
        <w:tc>
          <w:tcPr>
            <w:tcW w:w="872" w:type="dxa"/>
            <w:vMerge/>
          </w:tcPr>
          <w:p w14:paraId="7E5A8C22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72BEF2C1" w14:textId="6B0FCEC9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94 13,57E)</w:t>
            </w:r>
          </w:p>
        </w:tc>
        <w:tc>
          <w:tcPr>
            <w:tcW w:w="709" w:type="dxa"/>
            <w:noWrap/>
          </w:tcPr>
          <w:p w14:paraId="2273C070" w14:textId="6A0158A8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4DAA58EF" w14:textId="161C0D75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 ± 2.4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1B22B745" w14:textId="1E3D7D63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1DDDA1DE" w14:textId="19B2E46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5A978648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4FAF602" w14:textId="77777777" w:rsidTr="00936D08">
        <w:trPr>
          <w:trHeight w:val="83"/>
        </w:trPr>
        <w:tc>
          <w:tcPr>
            <w:tcW w:w="872" w:type="dxa"/>
            <w:vMerge/>
          </w:tcPr>
          <w:p w14:paraId="216B559A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2DBFA61A" w14:textId="3283258E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24N 19,43E)</w:t>
            </w:r>
          </w:p>
        </w:tc>
        <w:tc>
          <w:tcPr>
            <w:tcW w:w="709" w:type="dxa"/>
            <w:noWrap/>
          </w:tcPr>
          <w:p w14:paraId="2C53ECEB" w14:textId="5B4B4DAA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1A1658D3" w14:textId="77777777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±0.8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  <w:p w14:paraId="2AB4B310" w14:textId="40C67F8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16" w:type="dxa"/>
          </w:tcPr>
          <w:p w14:paraId="71462F6C" w14:textId="37FFEE3F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2C962E6F" w14:textId="1474F56C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188016E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00D04B4" w14:textId="77777777" w:rsidTr="00936D08">
        <w:trPr>
          <w:trHeight w:val="83"/>
        </w:trPr>
        <w:tc>
          <w:tcPr>
            <w:tcW w:w="872" w:type="dxa"/>
            <w:vMerge/>
          </w:tcPr>
          <w:p w14:paraId="6AB97E6E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693435B9" w14:textId="7CDA00FB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nsen Bas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5,09N 42,61E)</w:t>
            </w:r>
          </w:p>
        </w:tc>
        <w:tc>
          <w:tcPr>
            <w:tcW w:w="709" w:type="dxa"/>
            <w:noWrap/>
          </w:tcPr>
          <w:p w14:paraId="12FDEC67" w14:textId="3533C88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3262D800" w14:textId="30C39426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4±1.0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150554C4" w14:textId="7063B1F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089191BD" w14:textId="7101992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5390AB6B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F6A860" w14:textId="77777777" w:rsidTr="00936D08">
        <w:trPr>
          <w:trHeight w:val="781"/>
        </w:trPr>
        <w:tc>
          <w:tcPr>
            <w:tcW w:w="872" w:type="dxa"/>
            <w:vMerge w:val="restart"/>
            <w:hideMark/>
          </w:tcPr>
          <w:p w14:paraId="4B6E6E6A" w14:textId="111BFCF7" w:rsidR="00EF2CE8" w:rsidRDefault="00EF2CE8" w:rsidP="001F1C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</w:p>
        </w:tc>
        <w:tc>
          <w:tcPr>
            <w:tcW w:w="1573" w:type="dxa"/>
            <w:hideMark/>
          </w:tcPr>
          <w:p w14:paraId="668EA575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hideMark/>
          </w:tcPr>
          <w:p w14:paraId="096E6840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hideMark/>
          </w:tcPr>
          <w:p w14:paraId="6BA2248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 – 1.31 (0.34±0.31 SD) 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,028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hideMark/>
          </w:tcPr>
          <w:p w14:paraId="46615C7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02504E5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ta net (top 10–16 cm of the water column)</w:t>
            </w:r>
          </w:p>
        </w:tc>
        <w:tc>
          <w:tcPr>
            <w:tcW w:w="1925" w:type="dxa"/>
            <w:hideMark/>
          </w:tcPr>
          <w:p w14:paraId="4739797E" w14:textId="353548F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80CDAE" w14:textId="77777777" w:rsidTr="00936D08">
        <w:trPr>
          <w:trHeight w:val="60"/>
        </w:trPr>
        <w:tc>
          <w:tcPr>
            <w:tcW w:w="872" w:type="dxa"/>
            <w:vMerge/>
            <w:hideMark/>
          </w:tcPr>
          <w:p w14:paraId="4BA616EF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3DCAA12C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 and Greenland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 (Fram Strait)</w:t>
            </w:r>
          </w:p>
        </w:tc>
        <w:tc>
          <w:tcPr>
            <w:tcW w:w="709" w:type="dxa"/>
            <w:hideMark/>
          </w:tcPr>
          <w:p w14:paraId="2195F75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807" w:type="dxa"/>
            <w:hideMark/>
          </w:tcPr>
          <w:p w14:paraId="113F979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-  0.216 n 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1316" w:type="dxa"/>
            <w:hideMark/>
          </w:tcPr>
          <w:p w14:paraId="4FA6FF14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  <w:hideMark/>
          </w:tcPr>
          <w:p w14:paraId="549474D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from helicopter and vessel</w:t>
            </w:r>
          </w:p>
        </w:tc>
        <w:tc>
          <w:tcPr>
            <w:tcW w:w="1925" w:type="dxa"/>
            <w:hideMark/>
          </w:tcPr>
          <w:p w14:paraId="5E531606" w14:textId="39D4ADCD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6&lt;/Year&gt;&lt;RecNum&gt;180&lt;/RecNum&gt;&lt;DisplayText&gt;(Bergmann et al., 2016)&lt;/DisplayText&gt;&lt;record&gt;&lt;rec-number&gt;180&lt;/rec-number&gt;&lt;foreign-keys&gt;&lt;key app="EN" db-id="rfftxfrp5xxvp1eedz6vpfs7t95sssfzz5pf" timestamp="1518165043"&gt;180&lt;/key&gt;&lt;/foreign-keys&gt;&lt;ref-type name="Journal Article"&gt;17&lt;/ref-type&gt;&lt;contributors&gt;&lt;authors&gt;&lt;author&gt;Bergmann, M.&lt;/author&gt;&lt;author&gt;Sandhop, N.&lt;/author&gt;&lt;author&gt;Schewe, I.&lt;/author&gt;&lt;author&gt;D’Hert, D.&lt;/author&gt;&lt;/authors&gt;&lt;/contributors&gt;&lt;titles&gt;&lt;title&gt;Observations of floating anthropogenic litter in the Barents Sea and Fram Strait, Arctic&lt;/title&gt;&lt;secondary-title&gt;Polar Biology&lt;/secondary-title&gt;&lt;/titles&gt;&lt;periodical&gt;&lt;full-title&gt;Polar Biology&lt;/full-title&gt;&lt;/periodical&gt;&lt;pages&gt;553-560&lt;/pages&gt;&lt;volume&gt;39&lt;/volume&gt;&lt;number&gt;3&lt;/number&gt;&lt;section&gt;553&lt;/section&gt;&lt;dates&gt;&lt;year&gt;2016&lt;/year&gt;&lt;pub-dates&gt;&lt;date&gt;March 01&lt;/date&gt;&lt;/pub-dates&gt;&lt;/dates&gt;&lt;isbn&gt;0722-4060&amp;#xD;1432-2056&lt;/isbn&gt;&lt;work-type&gt;journal article&lt;/work-type&gt;&lt;urls&gt;&lt;related-urls&gt;&lt;url&gt;https://link.springer.com/content/pdf/10.1007%2Fs00300-015-1795-8.pdf&lt;/url&gt;&lt;/related-urls&gt;&lt;/urls&gt;&lt;custom3&gt;Distribution&lt;/custom3&gt;&lt;custom6&gt;Crosscutting/Other&lt;/custom6&gt;&lt;custom7&gt;Norway&lt;/custom7&gt;&lt;electronic-resource-num&gt;10.1007/s00300-015-1795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0" w:tooltip="Bergmann, 2016 #1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C19C26F" w14:textId="77777777" w:rsidTr="00936D08">
        <w:trPr>
          <w:trHeight w:val="442"/>
        </w:trPr>
        <w:tc>
          <w:tcPr>
            <w:tcW w:w="872" w:type="dxa"/>
            <w:vMerge/>
            <w:hideMark/>
          </w:tcPr>
          <w:p w14:paraId="4C5F5C75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016AE2F4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 and Greenland Sea</w:t>
            </w:r>
          </w:p>
        </w:tc>
        <w:tc>
          <w:tcPr>
            <w:tcW w:w="709" w:type="dxa"/>
            <w:hideMark/>
          </w:tcPr>
          <w:p w14:paraId="7C915413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807" w:type="dxa"/>
            <w:hideMark/>
          </w:tcPr>
          <w:p w14:paraId="6E5347E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3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hideMark/>
          </w:tcPr>
          <w:p w14:paraId="0BFA369F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190E332D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nta net </w:t>
            </w:r>
          </w:p>
        </w:tc>
        <w:tc>
          <w:tcPr>
            <w:tcW w:w="1925" w:type="dxa"/>
            <w:hideMark/>
          </w:tcPr>
          <w:p w14:paraId="50CE0EC7" w14:textId="050948AA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Cózar&lt;/Author&gt;&lt;Year&gt;2017&lt;/Year&gt;&lt;RecNum&gt;15&lt;/RecNum&gt;&lt;DisplayText&gt;(Cózar et al., 2017)&lt;/DisplayText&gt;&lt;record&gt;&lt;rec-number&gt;15&lt;/rec-number&gt;&lt;foreign-keys&gt;&lt;key app="EN" db-id="rfftxfrp5xxvp1eedz6vpfs7t95sssfzz5pf" timestamp="1517485786"&gt;15&lt;/key&gt;&lt;/foreign-keys&gt;&lt;ref-type name="Journal Article"&gt;17&lt;/ref-type&gt;&lt;contributors&gt;&lt;authors&gt;&lt;author&gt;Cózar, A.&lt;/author&gt;&lt;author&gt;Martí, E.&lt;/author&gt;&lt;author&gt;Duarte, C. M.&lt;/author&gt;&lt;author&gt;García-de-Lomas, J.&lt;/author&gt;&lt;author&gt;Van Sebille, E.&lt;/author&gt;&lt;author&gt;Ballatore, T. J.&lt;/author&gt;&lt;author&gt;Eguíluz, V. M.&lt;/author&gt;&lt;author&gt;González-Gordillo, J. I.&lt;/author&gt;&lt;author&gt;Pedrotti, M. L.&lt;/author&gt;&lt;author&gt;Echevarría, F.&lt;/author&gt;&lt;/authors&gt;&lt;/contributors&gt;&lt;titles&gt;&lt;title&gt;The Arctic Ocean as a dead end for floating plastics in the North Atlantic branch of the Thermohaline Circulation&lt;/title&gt;&lt;secondary-title&gt;Science advances&lt;/secondary-title&gt;&lt;/titles&gt;&lt;periodical&gt;&lt;full-title&gt;Science advances&lt;/full-title&gt;&lt;/periodical&gt;&lt;pages&gt;e1600582&lt;/pages&gt;&lt;volume&gt;3&lt;/volume&gt;&lt;number&gt;4&lt;/number&gt;&lt;dates&gt;&lt;year&gt;2017&lt;/year&gt;&lt;/dates&gt;&lt;isbn&gt;2375-2548&lt;/isbn&gt;&lt;urls&gt;&lt;/urls&gt;&lt;custom1&gt;Sources&lt;/custom1&gt;&lt;custom2&gt;Pathway&lt;/custom2&gt;&lt;custom3&gt;Distribution&lt;/custom3&gt;&lt;custom6&gt;Crosscutting&lt;/custom6&gt;&lt;custom7&gt;Norway 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7" w:tooltip="Cózar, 2017 #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Cózar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D9BD6F0" w14:textId="77777777" w:rsidTr="00936D08">
        <w:trPr>
          <w:trHeight w:val="442"/>
        </w:trPr>
        <w:tc>
          <w:tcPr>
            <w:tcW w:w="872" w:type="dxa"/>
            <w:vMerge/>
          </w:tcPr>
          <w:p w14:paraId="41D0871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77DBD179" w14:textId="59F3EA2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</w:tcPr>
          <w:p w14:paraId="470017C7" w14:textId="025340D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807" w:type="dxa"/>
          </w:tcPr>
          <w:p w14:paraId="699CFAD7" w14:textId="3349F40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 (plastic= 34.6±22.3% of all marine litter)</w:t>
            </w:r>
          </w:p>
        </w:tc>
        <w:tc>
          <w:tcPr>
            <w:tcW w:w="1316" w:type="dxa"/>
          </w:tcPr>
          <w:p w14:paraId="46500A3C" w14:textId="497DD0B0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</w:tcPr>
          <w:p w14:paraId="07A56A81" w14:textId="16BC6AD6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</w:tcPr>
          <w:p w14:paraId="6FF38E02" w14:textId="7CD948E8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kern w:val="36"/>
                  <w:sz w:val="20"/>
                  <w:szCs w:val="20"/>
                  <w:lang w:eastAsia="en-GB"/>
                </w:rPr>
                <w:t>.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FDCF6C8" w14:textId="77777777" w:rsidTr="00936D08">
        <w:trPr>
          <w:trHeight w:val="514"/>
        </w:trPr>
        <w:tc>
          <w:tcPr>
            <w:tcW w:w="872" w:type="dxa"/>
            <w:vMerge/>
            <w:hideMark/>
          </w:tcPr>
          <w:p w14:paraId="5344E381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14D8BB22" w14:textId="77777777" w:rsidR="00EF2CE8" w:rsidRDefault="00EF2CE8" w:rsidP="008673AB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709" w:type="dxa"/>
            <w:hideMark/>
          </w:tcPr>
          <w:p w14:paraId="598FD71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7E3AD7E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23±0,19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327AB21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2.5 cm</w:t>
            </w:r>
          </w:p>
        </w:tc>
        <w:tc>
          <w:tcPr>
            <w:tcW w:w="1470" w:type="dxa"/>
            <w:hideMark/>
          </w:tcPr>
          <w:p w14:paraId="280F9E56" w14:textId="3B12BFD9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  <w:hideMark/>
          </w:tcPr>
          <w:p w14:paraId="7A3A0BA0" w14:textId="565642C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E0FD690" w14:textId="77777777" w:rsidTr="00936D08">
        <w:trPr>
          <w:trHeight w:val="157"/>
        </w:trPr>
        <w:tc>
          <w:tcPr>
            <w:tcW w:w="872" w:type="dxa"/>
            <w:vMerge/>
            <w:hideMark/>
          </w:tcPr>
          <w:p w14:paraId="7AF421A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02BC236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06A77D3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807" w:type="dxa"/>
            <w:hideMark/>
          </w:tcPr>
          <w:p w14:paraId="627C5DE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582C835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470" w:type="dxa"/>
            <w:hideMark/>
          </w:tcPr>
          <w:p w14:paraId="3EB67B6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79A8714F" w14:textId="6ED9D2CD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D1AE59C" w14:textId="77777777" w:rsidTr="00936D08">
        <w:trPr>
          <w:trHeight w:val="623"/>
        </w:trPr>
        <w:tc>
          <w:tcPr>
            <w:tcW w:w="872" w:type="dxa"/>
            <w:vMerge/>
            <w:hideMark/>
          </w:tcPr>
          <w:p w14:paraId="50A73DA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3AF6479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1524CCEA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3FD5DFC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±19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0AF7E7E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470" w:type="dxa"/>
            <w:hideMark/>
          </w:tcPr>
          <w:p w14:paraId="6387A13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6540AC32" w14:textId="58B96D9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A7FA3B2" w14:textId="77777777" w:rsidTr="00936D08">
        <w:trPr>
          <w:trHeight w:val="538"/>
        </w:trPr>
        <w:tc>
          <w:tcPr>
            <w:tcW w:w="872" w:type="dxa"/>
            <w:vMerge/>
            <w:hideMark/>
          </w:tcPr>
          <w:p w14:paraId="0BE77DA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4ACBF30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0D37A7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807" w:type="dxa"/>
            <w:hideMark/>
          </w:tcPr>
          <w:p w14:paraId="2B13E81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2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600 SD)</w:t>
            </w:r>
          </w:p>
        </w:tc>
        <w:tc>
          <w:tcPr>
            <w:tcW w:w="1316" w:type="dxa"/>
            <w:hideMark/>
          </w:tcPr>
          <w:p w14:paraId="35BCB12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470" w:type="dxa"/>
            <w:hideMark/>
          </w:tcPr>
          <w:p w14:paraId="22E4C80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3DD9E053" w14:textId="560AE0B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987604" w14:textId="77777777" w:rsidTr="00936D08">
        <w:trPr>
          <w:trHeight w:val="129"/>
        </w:trPr>
        <w:tc>
          <w:tcPr>
            <w:tcW w:w="872" w:type="dxa"/>
            <w:vMerge/>
            <w:hideMark/>
          </w:tcPr>
          <w:p w14:paraId="3DB7D1C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4FF8CC7D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16C9AC88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807" w:type="dxa"/>
            <w:hideMark/>
          </w:tcPr>
          <w:p w14:paraId="51EC9E12" w14:textId="48221055" w:rsidR="00EF2CE8" w:rsidRPr="00DD5FB5" w:rsidRDefault="00DD5FB5" w:rsidP="00DD5FB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7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0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/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40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34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g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7D78E90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 w:val="restart"/>
            <w:hideMark/>
          </w:tcPr>
          <w:p w14:paraId="228FF514" w14:textId="2DE6CC55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euston nets ( 0.505 mm mesh, mouth opening of 30x50cm)</w:t>
            </w:r>
          </w:p>
        </w:tc>
        <w:tc>
          <w:tcPr>
            <w:tcW w:w="1925" w:type="dxa"/>
            <w:vMerge w:val="restart"/>
            <w:hideMark/>
          </w:tcPr>
          <w:p w14:paraId="07B9C3C8" w14:textId="1697A375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oyle&lt;/Author&gt;&lt;Year&gt;2011&lt;/Year&gt;&lt;RecNum&gt;116&lt;/RecNum&gt;&lt;DisplayText&gt;(Doyle et al., 2011)&lt;/DisplayText&gt;&lt;record&gt;&lt;rec-number&gt;116&lt;/rec-number&gt;&lt;foreign-keys&gt;&lt;key app="EN" db-id="rfftxfrp5xxvp1eedz6vpfs7t95sssfzz5pf" timestamp="1517485787"&gt;116&lt;/key&gt;&lt;/foreign-keys&gt;&lt;ref-type name="Journal Article"&gt;17&lt;/ref-type&gt;&lt;contributors&gt;&lt;authors&gt;&lt;author&gt;Doyle, M. J.&lt;/author&gt;&lt;author&gt;Watson, W.&lt;/author&gt;&lt;author&gt;Bowlin, N. M.&lt;/author&gt;&lt;author&gt;Sheavly, S. B.&lt;/author&gt;&lt;/authors&gt;&lt;/contributors&gt;&lt;auth-address&gt;Joint Institute for the Study of the Atmosphere and Oceans, P.O. Box 355672, University of Washington, Seattle, WA 98195, USA. miriam.doyle@noaa.gov&lt;/auth-address&gt;&lt;titles&gt;&lt;title&gt;Plastic particles in coastal pelagic ecosystems of the Northeast Pacific ocean&lt;/title&gt;&lt;secondary-title&gt;Marine Environmental Research&lt;/secondary-title&gt;&lt;/titles&gt;&lt;periodical&gt;&lt;full-title&gt;Marine Environmental Research&lt;/full-title&gt;&lt;/periodical&gt;&lt;pages&gt;41-52&lt;/pages&gt;&lt;volume&gt;71&lt;/volume&gt;&lt;number&gt;1&lt;/number&gt;&lt;edition&gt;2010/11/26&lt;/edition&gt;&lt;dates&gt;&lt;year&gt;2011&lt;/year&gt;&lt;pub-dates&gt;&lt;date&gt;Feb&lt;/date&gt;&lt;/pub-dates&gt;&lt;/dates&gt;&lt;isbn&gt;1879-0291 (Electronic)&amp;#xD;0141-1136 (Linking)&lt;/isbn&gt;&lt;accession-num&gt;21093039&lt;/accession-num&gt;&lt;urls&gt;&lt;related-urls&gt;&lt;url&gt;https://www.ncbi.nlm.nih.gov/pubmed/21093039&lt;/url&gt;&lt;/related-urls&gt;&lt;/urls&gt;&lt;custom3&gt;Distribution&lt;/custom3&gt;&lt;custom4&gt;Impact&lt;/custom4&gt;&lt;custom6&gt;Crosscutting&lt;/custom6&gt;&lt;custom7&gt;Alaska&lt;/custom7&gt;&lt;electronic-resource-num&gt;10.1016/j.marenvres.2010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3" w:tooltip="Doyle, 2011 #1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oyle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965D93F" w14:textId="77777777" w:rsidTr="009B679A">
        <w:trPr>
          <w:trHeight w:val="849"/>
        </w:trPr>
        <w:tc>
          <w:tcPr>
            <w:tcW w:w="872" w:type="dxa"/>
            <w:vMerge/>
            <w:hideMark/>
          </w:tcPr>
          <w:p w14:paraId="7FF477A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09F39C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577867B9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807" w:type="dxa"/>
            <w:hideMark/>
          </w:tcPr>
          <w:p w14:paraId="41301BA5" w14:textId="2CFC7F12" w:rsidR="00EF2CE8" w:rsidRDefault="00DD5FB5" w:rsidP="00EF2CE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72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0.041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/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08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0.033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g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6DA150F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hideMark/>
          </w:tcPr>
          <w:p w14:paraId="60AB431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253A51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BAD1010" w14:textId="77777777" w:rsidTr="00936D08">
        <w:trPr>
          <w:trHeight w:val="555"/>
        </w:trPr>
        <w:tc>
          <w:tcPr>
            <w:tcW w:w="872" w:type="dxa"/>
            <w:vMerge/>
            <w:hideMark/>
          </w:tcPr>
          <w:p w14:paraId="634C322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7D2D146D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</w:p>
        </w:tc>
        <w:tc>
          <w:tcPr>
            <w:tcW w:w="709" w:type="dxa"/>
            <w:hideMark/>
          </w:tcPr>
          <w:p w14:paraId="4575890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807" w:type="dxa"/>
            <w:hideMark/>
          </w:tcPr>
          <w:p w14:paraId="49163C3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15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750FE031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  <w:hideMark/>
          </w:tcPr>
          <w:p w14:paraId="7D18A11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hideMark/>
          </w:tcPr>
          <w:p w14:paraId="34E837AF" w14:textId="6C897776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Prefix&gt;Dahlberg and Day`, 1985 in &lt;/Prefix&gt;&lt;DisplayText&gt;(Dahlberg and Day, 1985 in 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hlberg and Day, 1985 in 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AE2E482" w14:textId="77777777" w:rsidTr="00936D08">
        <w:trPr>
          <w:trHeight w:val="379"/>
        </w:trPr>
        <w:tc>
          <w:tcPr>
            <w:tcW w:w="872" w:type="dxa"/>
            <w:vMerge/>
            <w:hideMark/>
          </w:tcPr>
          <w:p w14:paraId="494E075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517C39B2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25BE382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0D7C3B5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94±1,2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71FDE51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 2.5 cm</w:t>
            </w:r>
          </w:p>
        </w:tc>
        <w:tc>
          <w:tcPr>
            <w:tcW w:w="1470" w:type="dxa"/>
            <w:hideMark/>
          </w:tcPr>
          <w:p w14:paraId="344A13F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hideMark/>
          </w:tcPr>
          <w:p w14:paraId="18EDEE7D" w14:textId="0EC5808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1778514" w14:textId="77777777" w:rsidTr="00936D08">
        <w:trPr>
          <w:trHeight w:val="247"/>
        </w:trPr>
        <w:tc>
          <w:tcPr>
            <w:tcW w:w="872" w:type="dxa"/>
            <w:vMerge/>
            <w:hideMark/>
          </w:tcPr>
          <w:p w14:paraId="6D654AC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1F2C8B9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3A0B5AF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1807" w:type="dxa"/>
            <w:hideMark/>
          </w:tcPr>
          <w:p w14:paraId="60AD95F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  <w:hideMark/>
          </w:tcPr>
          <w:p w14:paraId="7E5DFAB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0.4 m)</w:t>
            </w:r>
          </w:p>
        </w:tc>
        <w:tc>
          <w:tcPr>
            <w:tcW w:w="1470" w:type="dxa"/>
            <w:hideMark/>
          </w:tcPr>
          <w:p w14:paraId="7668393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1767BAD7" w14:textId="6C3C617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9&lt;/Year&gt;&lt;RecNum&gt;433&lt;/RecNum&gt;&lt;DisplayText&gt;(Shaw and Mapes, 1979)&lt;/DisplayText&gt;&lt;record&gt;&lt;rec-number&gt;433&lt;/rec-number&gt;&lt;foreign-keys&gt;&lt;key app="EN" db-id="rfftxfrp5xxvp1eedz6vpfs7t95sssfzz5pf" timestamp="1521646457"&gt;433&lt;/key&gt;&lt;/foreign-keys&gt;&lt;ref-type name="Journal Article"&gt;17&lt;/ref-type&gt;&lt;contributors&gt;&lt;authors&gt;&lt;author&gt;Shaw, D. G.&lt;/author&gt;&lt;author&gt;Mapes, G. A.&lt;/author&gt;&lt;/authors&gt;&lt;/contributors&gt;&lt;titles&gt;&lt;title&gt;Surface circulation and the distribution of pelagic tar and plastic&lt;/title&gt;&lt;secondary-title&gt;Marine Pollution Bulletin&lt;/secondary-title&gt;&lt;/titles&gt;&lt;periodical&gt;&lt;full-title&gt;Marine Pollution Bulletin&lt;/full-title&gt;&lt;/periodical&gt;&lt;pages&gt;160-162&lt;/pages&gt;&lt;volume&gt;10&lt;/volume&gt;&lt;number&gt;6&lt;/number&gt;&lt;section&gt;160&lt;/section&gt;&lt;dates&gt;&lt;year&gt;1979&lt;/year&gt;&lt;/dates&gt;&lt;isbn&gt;0025326X&lt;/isbn&gt;&lt;urls&gt;&lt;/urls&gt;&lt;custom3&gt;Distribution&lt;/custom3&gt;&lt;electronic-resource-num&gt;10.1016/0025-326x(79)90421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0" w:tooltip="Shaw, 1979 #4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 and Mapes, 197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7A1A1A5" w14:textId="77777777" w:rsidTr="00936D08">
        <w:trPr>
          <w:trHeight w:val="402"/>
        </w:trPr>
        <w:tc>
          <w:tcPr>
            <w:tcW w:w="872" w:type="dxa"/>
            <w:vMerge/>
            <w:hideMark/>
          </w:tcPr>
          <w:p w14:paraId="613901D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30984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7F3D773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7414B574" w14:textId="27D0AA51" w:rsidR="00EF2CE8" w:rsidRDefault="00EF2CE8" w:rsidP="00DD5FB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370±2380 </w:t>
            </w:r>
            <w:r w:rsid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59820FD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470" w:type="dxa"/>
            <w:hideMark/>
          </w:tcPr>
          <w:p w14:paraId="6DA75A5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48419944" w14:textId="2309074B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15C3F47" w14:textId="77777777" w:rsidTr="00936D08">
        <w:trPr>
          <w:trHeight w:val="712"/>
        </w:trPr>
        <w:tc>
          <w:tcPr>
            <w:tcW w:w="872" w:type="dxa"/>
            <w:vMerge/>
            <w:hideMark/>
          </w:tcPr>
          <w:p w14:paraId="2EC2E58C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05ED04F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70E3B6FD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807" w:type="dxa"/>
            <w:noWrap/>
            <w:hideMark/>
          </w:tcPr>
          <w:p w14:paraId="6AF00A8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,8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2 300SD)</w:t>
            </w:r>
          </w:p>
        </w:tc>
        <w:tc>
          <w:tcPr>
            <w:tcW w:w="1316" w:type="dxa"/>
            <w:hideMark/>
          </w:tcPr>
          <w:p w14:paraId="15D00E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470" w:type="dxa"/>
            <w:hideMark/>
          </w:tcPr>
          <w:p w14:paraId="69BB711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56EE5C6A" w14:textId="4AD3D22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806EA89" w14:textId="77777777" w:rsidTr="00936D08">
        <w:trPr>
          <w:trHeight w:val="276"/>
        </w:trPr>
        <w:tc>
          <w:tcPr>
            <w:tcW w:w="872" w:type="dxa"/>
            <w:vMerge/>
            <w:hideMark/>
          </w:tcPr>
          <w:p w14:paraId="1AF4486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288B824C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709" w:type="dxa"/>
            <w:hideMark/>
          </w:tcPr>
          <w:p w14:paraId="0B126B6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807" w:type="dxa"/>
            <w:hideMark/>
          </w:tcPr>
          <w:p w14:paraId="5CAE7D4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2D08A4C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470" w:type="dxa"/>
            <w:hideMark/>
          </w:tcPr>
          <w:p w14:paraId="3FA5F83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5D2FA62D" w14:textId="47BA410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285618E3" w14:textId="77777777" w:rsidTr="00936D08">
        <w:trPr>
          <w:trHeight w:val="336"/>
        </w:trPr>
        <w:tc>
          <w:tcPr>
            <w:tcW w:w="872" w:type="dxa"/>
            <w:vMerge w:val="restart"/>
            <w:vAlign w:val="center"/>
            <w:hideMark/>
          </w:tcPr>
          <w:p w14:paraId="0C60499D" w14:textId="0412EF74" w:rsidR="009B679A" w:rsidRDefault="009B679A" w:rsidP="009B679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b surface</w:t>
            </w:r>
          </w:p>
        </w:tc>
        <w:tc>
          <w:tcPr>
            <w:tcW w:w="1573" w:type="dxa"/>
            <w:hideMark/>
          </w:tcPr>
          <w:p w14:paraId="64F4B638" w14:textId="77777777" w:rsidR="009B679A" w:rsidRDefault="009B679A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hideMark/>
          </w:tcPr>
          <w:p w14:paraId="1AFF664D" w14:textId="77777777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hideMark/>
          </w:tcPr>
          <w:p w14:paraId="53045749" w14:textId="1F3A22C9" w:rsidR="009B679A" w:rsidRPr="001A7F79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11.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[average 2.68 (±2.95 SD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]</w:t>
            </w:r>
          </w:p>
        </w:tc>
        <w:tc>
          <w:tcPr>
            <w:tcW w:w="1316" w:type="dxa"/>
            <w:hideMark/>
          </w:tcPr>
          <w:p w14:paraId="68957803" w14:textId="77777777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492A0BE4" w14:textId="6F1D967E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6 m</w:t>
            </w:r>
          </w:p>
        </w:tc>
        <w:tc>
          <w:tcPr>
            <w:tcW w:w="1925" w:type="dxa"/>
            <w:hideMark/>
          </w:tcPr>
          <w:p w14:paraId="6D170CE2" w14:textId="6D8689BC" w:rsidR="009B679A" w:rsidRDefault="009B679A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2BB83AF1" w14:textId="77777777" w:rsidTr="00936D08">
        <w:trPr>
          <w:cantSplit/>
          <w:trHeight w:val="336"/>
        </w:trPr>
        <w:tc>
          <w:tcPr>
            <w:tcW w:w="872" w:type="dxa"/>
            <w:vMerge/>
          </w:tcPr>
          <w:p w14:paraId="181DD9ED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vAlign w:val="center"/>
          </w:tcPr>
          <w:p w14:paraId="4C3E2034" w14:textId="5EA9A3CD" w:rsidR="009B679A" w:rsidRDefault="009B679A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709" w:type="dxa"/>
          </w:tcPr>
          <w:p w14:paraId="06665332" w14:textId="78FF3055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</w:tcPr>
          <w:p w14:paraId="1E9252A6" w14:textId="70EE14F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– 2.64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0.99±0.62)</w:t>
            </w:r>
          </w:p>
        </w:tc>
        <w:tc>
          <w:tcPr>
            <w:tcW w:w="1316" w:type="dxa"/>
          </w:tcPr>
          <w:p w14:paraId="6E796798" w14:textId="78A6BA0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 w:val="restart"/>
          </w:tcPr>
          <w:p w14:paraId="42882263" w14:textId="2F3B228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P-2; opening 0.25 m2 mesh 500µm, 50m to surface</w:t>
            </w:r>
          </w:p>
        </w:tc>
        <w:tc>
          <w:tcPr>
            <w:tcW w:w="1925" w:type="dxa"/>
            <w:vMerge w:val="restart"/>
          </w:tcPr>
          <w:p w14:paraId="7B9C06A7" w14:textId="0AA7ED8F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4F069EC3" w14:textId="77777777" w:rsidTr="00936D08">
        <w:trPr>
          <w:trHeight w:val="336"/>
        </w:trPr>
        <w:tc>
          <w:tcPr>
            <w:tcW w:w="872" w:type="dxa"/>
            <w:vMerge/>
          </w:tcPr>
          <w:p w14:paraId="5FB24C2F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/>
          </w:tcPr>
          <w:p w14:paraId="56219046" w14:textId="77777777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</w:tcPr>
          <w:p w14:paraId="60A8A82B" w14:textId="675144FD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</w:tcPr>
          <w:p w14:paraId="41485230" w14:textId="33D08709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1 – 4.5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.38±1.11)</w:t>
            </w:r>
          </w:p>
        </w:tc>
        <w:tc>
          <w:tcPr>
            <w:tcW w:w="1316" w:type="dxa"/>
          </w:tcPr>
          <w:p w14:paraId="0E85C9BE" w14:textId="61D9380A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/>
          </w:tcPr>
          <w:p w14:paraId="3D992A62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25" w:type="dxa"/>
            <w:vMerge/>
          </w:tcPr>
          <w:p w14:paraId="37FBB975" w14:textId="77777777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0C12FC77" w14:textId="77777777" w:rsidTr="00936D08">
        <w:trPr>
          <w:trHeight w:val="298"/>
        </w:trPr>
        <w:tc>
          <w:tcPr>
            <w:tcW w:w="872" w:type="dxa"/>
            <w:vMerge/>
            <w:hideMark/>
          </w:tcPr>
          <w:p w14:paraId="0A058DC4" w14:textId="440BF43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21C4EC1" w14:textId="23C8852C" w:rsidR="00936D08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709" w:type="dxa"/>
          </w:tcPr>
          <w:p w14:paraId="6305FE94" w14:textId="595AA41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</w:tcPr>
          <w:p w14:paraId="78046401" w14:textId="73B6E74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3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 w:rsidRPr="00936D0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.4 ±0.8)</w:t>
            </w:r>
          </w:p>
        </w:tc>
        <w:tc>
          <w:tcPr>
            <w:tcW w:w="1316" w:type="dxa"/>
          </w:tcPr>
          <w:p w14:paraId="5B7D7E50" w14:textId="714E0FD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786397F4" w14:textId="4B799B2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6 m</w:t>
            </w:r>
          </w:p>
        </w:tc>
        <w:tc>
          <w:tcPr>
            <w:tcW w:w="1925" w:type="dxa"/>
          </w:tcPr>
          <w:p w14:paraId="1FC96421" w14:textId="514D3918" w:rsidR="00936D08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Morgana et al., 2018)</w:t>
            </w:r>
          </w:p>
        </w:tc>
      </w:tr>
      <w:tr w:rsidR="00936D08" w14:paraId="77683DB6" w14:textId="77777777" w:rsidTr="00936D08">
        <w:trPr>
          <w:trHeight w:val="946"/>
        </w:trPr>
        <w:tc>
          <w:tcPr>
            <w:tcW w:w="872" w:type="dxa"/>
            <w:vMerge/>
          </w:tcPr>
          <w:p w14:paraId="60E48043" w14:textId="0ACFB26D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39196A79" w14:textId="4B9EB469" w:rsidR="00936D08" w:rsidRPr="00BF35F2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Central Basin</w:t>
            </w:r>
          </w:p>
        </w:tc>
        <w:tc>
          <w:tcPr>
            <w:tcW w:w="709" w:type="dxa"/>
          </w:tcPr>
          <w:p w14:paraId="1F167F86" w14:textId="50205FA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3D26E9CF" w14:textId="380609C6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7.5 (median 0.7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8E47189" w14:textId="511BB89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</w:tcPr>
          <w:p w14:paraId="0EE44540" w14:textId="07BF955A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8.5 m</w:t>
            </w:r>
          </w:p>
        </w:tc>
        <w:tc>
          <w:tcPr>
            <w:tcW w:w="0" w:type="auto"/>
            <w:vMerge w:val="restart"/>
            <w:vAlign w:val="center"/>
          </w:tcPr>
          <w:p w14:paraId="66416FBB" w14:textId="2EC66172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anhai&lt;/Author&gt;&lt;Year&gt;2018&lt;/Year&gt;&lt;RecNum&gt;428&lt;/RecNum&gt;&lt;DisplayText&gt;(Kanhai et al., 2018)&lt;/DisplayText&gt;&lt;record&gt;&lt;rec-number&gt;428&lt;/rec-number&gt;&lt;foreign-keys&gt;&lt;key app="EN" db-id="rfftxfrp5xxvp1eedz6vpfs7t95sssfzz5pf" timestamp="1521645559"&gt;428&lt;/key&gt;&lt;/foreign-keys&gt;&lt;ref-type name="Journal Article"&gt;17&lt;/ref-type&gt;&lt;contributors&gt;&lt;authors&gt;&lt;author&gt;Kanhai, L. D. K.&lt;/author&gt;&lt;author&gt;Gårdfeldt, K.&lt;/author&gt;&lt;author&gt;Lyashevska, O.&lt;/author&gt;&lt;author&gt;Hassellöv, M.&lt;/author&gt;&lt;author&gt;Thompson, R. C.&lt;/author&gt;&lt;author&gt;O&amp;apos;Connor, I.&lt;/author&gt;&lt;/authors&gt;&lt;/contributors&gt;&lt;titles&gt;&lt;title&gt;Microplastics in sub-surface waters of the Arctic Central Basin&lt;/title&gt;&lt;secondary-title&gt;Marine Pollution Bulletin&lt;/secondary-title&gt;&lt;/titles&gt;&lt;periodical&gt;&lt;full-title&gt;Marine Pollution Bulletin&lt;/full-title&gt;&lt;/periodical&gt;&lt;pages&gt;8-18&lt;/pages&gt;&lt;volume&gt;130&lt;/volume&gt;&lt;section&gt;8&lt;/section&gt;&lt;dates&gt;&lt;year&gt;2018&lt;/year&gt;&lt;/dates&gt;&lt;isbn&gt;0025326X&lt;/isbn&gt;&lt;urls&gt;&lt;/urls&gt;&lt;custom3&gt;Distribution&lt;/custom3&gt;&lt;electronic-resource-num&gt;10.1016/j.marpolbul.2018.03.01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0" w:tooltip="Kanhai, 2018 #4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anhai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36D08" w14:paraId="1711CBB4" w14:textId="77777777" w:rsidTr="00936D08">
        <w:trPr>
          <w:trHeight w:val="60"/>
        </w:trPr>
        <w:tc>
          <w:tcPr>
            <w:tcW w:w="872" w:type="dxa"/>
            <w:vMerge/>
          </w:tcPr>
          <w:p w14:paraId="3FA11456" w14:textId="1966201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21960CEC" w14:textId="09B4402C" w:rsidR="00936D08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</w:t>
            </w:r>
          </w:p>
        </w:tc>
        <w:tc>
          <w:tcPr>
            <w:tcW w:w="709" w:type="dxa"/>
          </w:tcPr>
          <w:p w14:paraId="147A7FDF" w14:textId="07B0550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3A884216" w14:textId="470CF30D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(median 20.8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85C290D" w14:textId="2F85FF7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</w:tcPr>
          <w:p w14:paraId="229F9025" w14:textId="77BC2A96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TD rosette sampler, depths 8–4369 m</w:t>
            </w:r>
          </w:p>
        </w:tc>
        <w:tc>
          <w:tcPr>
            <w:tcW w:w="0" w:type="auto"/>
            <w:vMerge/>
          </w:tcPr>
          <w:p w14:paraId="5E69ACAA" w14:textId="7012B244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736C7717" w14:textId="77777777" w:rsidTr="009B679A">
        <w:trPr>
          <w:trHeight w:val="60"/>
        </w:trPr>
        <w:tc>
          <w:tcPr>
            <w:tcW w:w="872" w:type="dxa"/>
            <w:vMerge/>
          </w:tcPr>
          <w:p w14:paraId="5075293D" w14:textId="0F19C72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75" w:type="dxa"/>
            <w:gridSpan w:val="5"/>
          </w:tcPr>
          <w:p w14:paraId="28CD340D" w14:textId="69F5D2E1" w:rsidR="00936D08" w:rsidRPr="003D4CF2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D4CF2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Including abundance in various layers:</w:t>
            </w:r>
          </w:p>
        </w:tc>
        <w:tc>
          <w:tcPr>
            <w:tcW w:w="0" w:type="auto"/>
            <w:vMerge/>
          </w:tcPr>
          <w:p w14:paraId="63529D61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C655EF2" w14:textId="77777777" w:rsidTr="00936D08">
        <w:trPr>
          <w:trHeight w:val="60"/>
        </w:trPr>
        <w:tc>
          <w:tcPr>
            <w:tcW w:w="872" w:type="dxa"/>
            <w:vMerge/>
          </w:tcPr>
          <w:p w14:paraId="220CC17A" w14:textId="6D243E69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5E672D7A" w14:textId="13E5B8F6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 (depth 8-51 m)</w:t>
            </w:r>
          </w:p>
        </w:tc>
        <w:tc>
          <w:tcPr>
            <w:tcW w:w="709" w:type="dxa"/>
          </w:tcPr>
          <w:p w14:paraId="37487817" w14:textId="6482C3A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7233CADE" w14:textId="4DF31504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47FA8F8C" w14:textId="3D9CF66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7261D316" w14:textId="41D108C1" w:rsidR="00936D08" w:rsidRPr="00DC544B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 depths sampled</w:t>
            </w:r>
          </w:p>
        </w:tc>
        <w:tc>
          <w:tcPr>
            <w:tcW w:w="0" w:type="auto"/>
            <w:vMerge/>
          </w:tcPr>
          <w:p w14:paraId="2DEBDC0B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1B822F84" w14:textId="77777777" w:rsidTr="00936D08">
        <w:trPr>
          <w:trHeight w:val="60"/>
        </w:trPr>
        <w:tc>
          <w:tcPr>
            <w:tcW w:w="872" w:type="dxa"/>
            <w:vMerge/>
          </w:tcPr>
          <w:p w14:paraId="37B9BE29" w14:textId="115E098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BC101A9" w14:textId="7BD58692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</w:t>
            </w: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cline (Atlantic or Pacific) (depth 56-166 m)</w:t>
            </w:r>
          </w:p>
        </w:tc>
        <w:tc>
          <w:tcPr>
            <w:tcW w:w="709" w:type="dxa"/>
          </w:tcPr>
          <w:p w14:paraId="66699745" w14:textId="0797AEB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7BDD1B0A" w14:textId="14EB2502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83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6C633AD4" w14:textId="49A59AF8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35D4BBF2" w14:textId="28E8ADDD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 depths sampled</w:t>
            </w:r>
          </w:p>
        </w:tc>
        <w:tc>
          <w:tcPr>
            <w:tcW w:w="0" w:type="auto"/>
            <w:vMerge/>
          </w:tcPr>
          <w:p w14:paraId="3D3B002A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52C52B3" w14:textId="77777777" w:rsidTr="00936D08">
        <w:trPr>
          <w:trHeight w:val="60"/>
        </w:trPr>
        <w:tc>
          <w:tcPr>
            <w:tcW w:w="872" w:type="dxa"/>
            <w:vMerge/>
          </w:tcPr>
          <w:p w14:paraId="3152F70C" w14:textId="22B0874F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56DC4FF7" w14:textId="00C238E9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water (depth 251-850 m)</w:t>
            </w:r>
          </w:p>
        </w:tc>
        <w:tc>
          <w:tcPr>
            <w:tcW w:w="709" w:type="dxa"/>
          </w:tcPr>
          <w:p w14:paraId="5CF490F1" w14:textId="611650EF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2D696211" w14:textId="15714BE6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9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3EE3EAF6" w14:textId="7136F5DB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48B9AF77" w14:textId="46B2CDA9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depths sampled</w:t>
            </w:r>
          </w:p>
        </w:tc>
        <w:tc>
          <w:tcPr>
            <w:tcW w:w="0" w:type="auto"/>
            <w:vMerge/>
          </w:tcPr>
          <w:p w14:paraId="168D48BE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66621429" w14:textId="77777777" w:rsidTr="00936D08">
        <w:trPr>
          <w:trHeight w:val="60"/>
        </w:trPr>
        <w:tc>
          <w:tcPr>
            <w:tcW w:w="872" w:type="dxa"/>
            <w:vMerge/>
          </w:tcPr>
          <w:p w14:paraId="2592E815" w14:textId="43D47E7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0FDE30C5" w14:textId="69E18182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and bottom waters (depth 1001-4369 m)</w:t>
            </w:r>
          </w:p>
        </w:tc>
        <w:tc>
          <w:tcPr>
            <w:tcW w:w="709" w:type="dxa"/>
          </w:tcPr>
          <w:p w14:paraId="5A019F73" w14:textId="302BD25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0B4EED3A" w14:textId="59E73BB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104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6DEF7381" w14:textId="7777777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162F06DD" w14:textId="181C376C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 depths sampled</w:t>
            </w:r>
          </w:p>
        </w:tc>
        <w:tc>
          <w:tcPr>
            <w:tcW w:w="0" w:type="auto"/>
            <w:vMerge/>
          </w:tcPr>
          <w:p w14:paraId="25270E73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5C35C1A3" w14:textId="77777777" w:rsidTr="00936D08">
        <w:trPr>
          <w:trHeight w:val="60"/>
        </w:trPr>
        <w:tc>
          <w:tcPr>
            <w:tcW w:w="872" w:type="dxa"/>
            <w:vMerge/>
          </w:tcPr>
          <w:p w14:paraId="709A3CFE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822C47F" w14:textId="1030AB80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ng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18D92F74" w14:textId="362FF51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5EFE3D85" w14:textId="68D93D0E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</w:tcPr>
          <w:p w14:paraId="5A8B02FD" w14:textId="71081E8B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 w:val="restart"/>
          </w:tcPr>
          <w:p w14:paraId="21FE7E6D" w14:textId="5F88C03E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2 m</w:t>
            </w:r>
          </w:p>
        </w:tc>
        <w:tc>
          <w:tcPr>
            <w:tcW w:w="0" w:type="auto"/>
            <w:vMerge w:val="restart"/>
          </w:tcPr>
          <w:p w14:paraId="3B44DF42" w14:textId="1C43ED35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36D08" w14:paraId="1F1229D0" w14:textId="77777777" w:rsidTr="00936D08">
        <w:trPr>
          <w:trHeight w:val="60"/>
        </w:trPr>
        <w:tc>
          <w:tcPr>
            <w:tcW w:w="872" w:type="dxa"/>
            <w:vMerge/>
          </w:tcPr>
          <w:p w14:paraId="1552822E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958CAC5" w14:textId="74EFC632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dventfh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7E67B9E9" w14:textId="2D9351FE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6C541162" w14:textId="07BD516C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</w:tcPr>
          <w:p w14:paraId="702BD29C" w14:textId="04E94F0A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5C3BAE2B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78959F6E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601D734D" w14:textId="77777777" w:rsidTr="00936D08">
        <w:trPr>
          <w:trHeight w:val="60"/>
        </w:trPr>
        <w:tc>
          <w:tcPr>
            <w:tcW w:w="872" w:type="dxa"/>
            <w:vMerge/>
          </w:tcPr>
          <w:p w14:paraId="16DAC4F1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1C203C0" w14:textId="0589EBF5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6B16D169" w14:textId="172DC7C2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656CA23A" w14:textId="52552854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398794B" w14:textId="27F909F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5B71ED23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3CA34F13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C8EA69C" w14:textId="77777777" w:rsidTr="00936D08">
        <w:trPr>
          <w:trHeight w:val="60"/>
        </w:trPr>
        <w:tc>
          <w:tcPr>
            <w:tcW w:w="872" w:type="dxa"/>
            <w:vMerge/>
          </w:tcPr>
          <w:p w14:paraId="64DD4449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7919344" w14:textId="18000E57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eibog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46CB5D03" w14:textId="5532EFA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02BC169B" w14:textId="1E1FCD0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04BBFBF9" w14:textId="450961B4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3ABE33C3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2DD48212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B601559" w14:textId="77777777" w:rsidTr="001E11AA">
        <w:trPr>
          <w:trHeight w:val="1482"/>
        </w:trPr>
        <w:tc>
          <w:tcPr>
            <w:tcW w:w="872" w:type="dxa"/>
            <w:vMerge/>
          </w:tcPr>
          <w:p w14:paraId="179A7FBF" w14:textId="77777777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Align w:val="center"/>
          </w:tcPr>
          <w:p w14:paraId="1D238A65" w14:textId="13F62044" w:rsidR="00BE610E" w:rsidRPr="004D3A0F" w:rsidRDefault="00BE610E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  <w:vAlign w:val="center"/>
          </w:tcPr>
          <w:p w14:paraId="77810D85" w14:textId="64409D6E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807" w:type="dxa"/>
            <w:vAlign w:val="center"/>
          </w:tcPr>
          <w:p w14:paraId="2CF09670" w14:textId="1DE45ECD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1 mg m</w:t>
            </w:r>
            <w:r w:rsidRPr="00EF2CE8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vAlign w:val="center"/>
          </w:tcPr>
          <w:p w14:paraId="24C8088D" w14:textId="5D15B025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0" w:type="auto"/>
          </w:tcPr>
          <w:p w14:paraId="28FCD61A" w14:textId="241354D5" w:rsidR="00BE610E" w:rsidRDefault="00BE610E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agic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 (&lt;60 m), mouth opening 20x20m; 2265 trawls</w:t>
            </w:r>
          </w:p>
        </w:tc>
        <w:tc>
          <w:tcPr>
            <w:tcW w:w="0" w:type="auto"/>
            <w:vAlign w:val="center"/>
          </w:tcPr>
          <w:p w14:paraId="06AE64DD" w14:textId="14AA3D9B" w:rsidR="00BE610E" w:rsidRDefault="00BE610E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637F75AC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1D48444B" w14:textId="77777777" w:rsidR="00BE610E" w:rsidRDefault="00BE610E" w:rsidP="00102222">
      <w:pPr>
        <w:jc w:val="center"/>
        <w:rPr>
          <w:rFonts w:ascii="Times New Roman" w:hAnsi="Times New Roman"/>
          <w:b/>
          <w:szCs w:val="20"/>
        </w:rPr>
      </w:pPr>
    </w:p>
    <w:p w14:paraId="2BD243F1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0C5DB16D" w14:textId="77777777" w:rsidR="00A76F5B" w:rsidRDefault="00A76F5B" w:rsidP="00102222">
      <w:pPr>
        <w:jc w:val="center"/>
        <w:rPr>
          <w:rFonts w:ascii="Times New Roman" w:hAnsi="Times New Roman"/>
          <w:b/>
          <w:szCs w:val="20"/>
        </w:rPr>
      </w:pPr>
    </w:p>
    <w:p w14:paraId="016C4E49" w14:textId="77777777" w:rsidR="00A76F5B" w:rsidRDefault="00A76F5B" w:rsidP="00102222">
      <w:pPr>
        <w:jc w:val="center"/>
        <w:rPr>
          <w:rFonts w:ascii="Times New Roman" w:hAnsi="Times New Roman"/>
          <w:b/>
          <w:szCs w:val="20"/>
        </w:rPr>
      </w:pPr>
    </w:p>
    <w:p w14:paraId="0E9C8706" w14:textId="6EA27E76" w:rsidR="00102222" w:rsidRDefault="00102222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DF5BF4">
        <w:rPr>
          <w:rFonts w:ascii="Times New Roman" w:hAnsi="Times New Roman"/>
          <w:b/>
        </w:rPr>
        <w:t>2.</w:t>
      </w:r>
      <w:r w:rsidR="003C0757">
        <w:rPr>
          <w:rFonts w:ascii="Times New Roman" w:hAnsi="Times New Roman"/>
          <w:b/>
        </w:rPr>
        <w:t>3</w:t>
      </w:r>
      <w:r>
        <w:rPr>
          <w:rFonts w:ascii="Times New Roman" w:hAnsi="Times New Roman"/>
          <w:b/>
        </w:rPr>
        <w:t>. Abundance of litter observed on seafloor</w:t>
      </w:r>
    </w:p>
    <w:tbl>
      <w:tblPr>
        <w:tblW w:w="10460" w:type="dxa"/>
        <w:tblLook w:val="04A0" w:firstRow="1" w:lastRow="0" w:firstColumn="1" w:lastColumn="0" w:noHBand="0" w:noVBand="1"/>
      </w:tblPr>
      <w:tblGrid>
        <w:gridCol w:w="1216"/>
        <w:gridCol w:w="1572"/>
        <w:gridCol w:w="683"/>
        <w:gridCol w:w="994"/>
        <w:gridCol w:w="1191"/>
        <w:gridCol w:w="1183"/>
        <w:gridCol w:w="1306"/>
        <w:gridCol w:w="1193"/>
        <w:gridCol w:w="1122"/>
      </w:tblGrid>
      <w:tr w:rsidR="00BE610E" w14:paraId="4DC98A54" w14:textId="77777777" w:rsidTr="00BE610E">
        <w:trPr>
          <w:cantSplit/>
          <w:trHeight w:val="1134"/>
          <w:tblHeader/>
        </w:trPr>
        <w:tc>
          <w:tcPr>
            <w:tcW w:w="1216" w:type="dxa"/>
            <w:tcBorders>
              <w:top w:val="single" w:sz="24" w:space="0" w:color="auto"/>
              <w:left w:val="single" w:sz="2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5F4A12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572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D678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2E46BE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</w:t>
            </w:r>
          </w:p>
        </w:tc>
        <w:tc>
          <w:tcPr>
            <w:tcW w:w="994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00CF95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91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CC6C98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an depth (m)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12D7BE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 (area sampled (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)</w:t>
            </w:r>
          </w:p>
        </w:tc>
        <w:tc>
          <w:tcPr>
            <w:tcW w:w="1306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8F8557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omposition</w:t>
            </w:r>
          </w:p>
        </w:tc>
        <w:tc>
          <w:tcPr>
            <w:tcW w:w="119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9F3A7B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ain Sources</w:t>
            </w:r>
          </w:p>
        </w:tc>
        <w:tc>
          <w:tcPr>
            <w:tcW w:w="1122" w:type="dxa"/>
            <w:tcBorders>
              <w:top w:val="single" w:sz="24" w:space="0" w:color="auto"/>
              <w:left w:val="nil"/>
              <w:bottom w:val="single" w:sz="24" w:space="0" w:color="auto"/>
              <w:right w:val="single" w:sz="2" w:space="0" w:color="auto"/>
            </w:tcBorders>
            <w:vAlign w:val="center"/>
            <w:hideMark/>
          </w:tcPr>
          <w:p w14:paraId="43772B6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BE610E" w14:paraId="448A3C44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7CC85E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572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A5434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 N3 and HG IV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CFB7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 (only HG IV)</w:t>
            </w:r>
          </w:p>
        </w:tc>
        <w:tc>
          <w:tcPr>
            <w:tcW w:w="994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082DB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23 ± 1354</w:t>
            </w:r>
          </w:p>
        </w:tc>
        <w:tc>
          <w:tcPr>
            <w:tcW w:w="1191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CEC0B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00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C4E4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1.926)</w:t>
            </w:r>
          </w:p>
        </w:tc>
        <w:tc>
          <w:tcPr>
            <w:tcW w:w="1306" w:type="dxa"/>
            <w:vMerge w:val="restart"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89A97F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9% of total plastic; 66.6% of total medium size</w:t>
            </w:r>
          </w:p>
        </w:tc>
        <w:tc>
          <w:tcPr>
            <w:tcW w:w="119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3822A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22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959537" w14:textId="6B797A9C" w:rsidR="00102222" w:rsidRDefault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102222" w14:paraId="69186FBF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36DC0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1A33A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10D10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2FE31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0 ± 337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28D8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F47D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5.03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42D42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7D18AA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BFE74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33405B5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983F463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43596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0CA6DC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0E3756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3 ± 376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1C4DD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5E2B48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316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356CB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7E30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6ED2869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75ED3F1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CBC82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DC91F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BD2F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FE099E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61 ± 2130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67C199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EF83F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62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64BB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B43D3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rrelation with increase of shipping (including tourism) in Svalbard 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9C6F1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62454F5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BF5B7C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C98A8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7F66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4882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1 ± 1141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A58765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BFF12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298)</w:t>
            </w:r>
          </w:p>
        </w:tc>
        <w:tc>
          <w:tcPr>
            <w:tcW w:w="1306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2EB9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% of total were plastic; 57% of total had small size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65B1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F511F2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4CF9D603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ADC33B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B8BED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ECD6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 (only N3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B775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31 ± 164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ED71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CD8E6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020)</w:t>
            </w:r>
          </w:p>
        </w:tc>
        <w:tc>
          <w:tcPr>
            <w:tcW w:w="1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DDD0F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A6D77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rift sea ice as a transport vehicle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A3F4F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82EDEB3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941DF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84E3D4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C91E7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47CF5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66 ± 142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8EF8CA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F487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3.948)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7F8DAD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noWrap/>
            <w:vAlign w:val="center"/>
            <w:hideMark/>
          </w:tcPr>
          <w:p w14:paraId="60EF3E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54F8F0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5EE4D011" w14:textId="77777777" w:rsidTr="00736CB2">
        <w:trPr>
          <w:cantSplit/>
          <w:trHeight w:val="1134"/>
        </w:trPr>
        <w:tc>
          <w:tcPr>
            <w:tcW w:w="1216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vAlign w:val="center"/>
          </w:tcPr>
          <w:p w14:paraId="205ACE80" w14:textId="24C73272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0C7C9" w14:textId="3185645E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  <w:r w:rsidR="0063431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Ecosystem Survey</w:t>
            </w:r>
          </w:p>
        </w:tc>
        <w:tc>
          <w:tcPr>
            <w:tcW w:w="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ED4834" w14:textId="068337A3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F7D917" w14:textId="7B8562DE" w:rsidR="00BE610E" w:rsidRDefault="00416D35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</w:t>
            </w:r>
            <w:r w:rsidR="009B121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.9 </w:t>
            </w:r>
            <w:r w:rsidR="009B121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lastic) 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 km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503E45" w14:textId="40D63851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719AA8" w14:textId="6F943BD7" w:rsidR="00BE610E" w:rsidRDefault="00BE610E" w:rsidP="0063431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ttom</w:t>
            </w: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; 1860 trawls</w:t>
            </w:r>
          </w:p>
        </w:tc>
        <w:tc>
          <w:tcPr>
            <w:tcW w:w="1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ED9A7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6% of trawls contained plastic</w:t>
            </w:r>
          </w:p>
          <w:p w14:paraId="184704B6" w14:textId="6CF7803F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.4 ± 20.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% of the debris made of plastics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8C803F" w14:textId="5A6C22D7" w:rsidR="00BE610E" w:rsidRDefault="00405704" w:rsidP="00736CB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and other maritime activitie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6420F1B0" w14:textId="2E4E563A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198D510B" w14:textId="77777777" w:rsidTr="00BE610E">
        <w:trPr>
          <w:cantSplit/>
          <w:trHeight w:val="1134"/>
        </w:trPr>
        <w:tc>
          <w:tcPr>
            <w:tcW w:w="1216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9226D17" w14:textId="05D70428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8BFF30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19 locations)</w:t>
            </w:r>
          </w:p>
        </w:tc>
        <w:tc>
          <w:tcPr>
            <w:tcW w:w="683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DC48E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-2017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5F0E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6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57BB1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3B12DD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49.9)</w:t>
            </w:r>
          </w:p>
        </w:tc>
        <w:tc>
          <w:tcPr>
            <w:tcW w:w="1306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3915EF" w14:textId="529900A1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shing gear is prevalent, followed by </w:t>
            </w:r>
            <w:r w:rsidR="004F679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unspecified </w:t>
            </w:r>
            <w:r w:rsidR="004F679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and plastic litter</w:t>
            </w: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C0B307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Fisheries</w:t>
            </w:r>
          </w:p>
        </w:tc>
        <w:tc>
          <w:tcPr>
            <w:tcW w:w="1122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4F195F" w14:textId="0F8FB31B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uhl-Mortensen&lt;/Author&gt;&lt;Year&gt;2017&lt;/Year&gt;&lt;RecNum&gt;371&lt;/RecNum&gt;&lt;DisplayText&gt;(Buhl-Mortensen and Buhl-Mortensen, 2017)&lt;/DisplayText&gt;&lt;record&gt;&lt;rec-number&gt;371&lt;/rec-number&gt;&lt;foreign-keys&gt;&lt;key app="EN" db-id="rfftxfrp5xxvp1eedz6vpfs7t95sssfzz5pf" timestamp="1519212497"&gt;371&lt;/key&gt;&lt;/foreign-keys&gt;&lt;ref-type name="Journal Article"&gt;17&lt;/ref-type&gt;&lt;contributors&gt;&lt;authors&gt;&lt;author&gt;Buhl-Mortensen, L.&lt;/author&gt;&lt;author&gt;Buhl-Mortensen, P.&lt;/author&gt;&lt;/authors&gt;&lt;/contributors&gt;&lt;auth-address&gt;Institute of Marine Research (IMR), Nordnesgaten 50, 1005 Bergen, Norway. Electronic address: lenebu@imr.no.&amp;#xD;Institute of Marine Research (IMR), Nordnesgaten 50, 1005 Bergen, Norway.&lt;/auth-address&gt;&lt;titles&gt;&lt;title&gt;Marine litter in the Nordic Seas: Distribution composition and abundance&lt;/title&gt;&lt;secondary-title&gt;Mar Pollut Bull&lt;/secondary-title&gt;&lt;/titles&gt;&lt;periodical&gt;&lt;full-title&gt;Mar Pollut Bull&lt;/full-title&gt;&lt;/periodical&gt;&lt;pages&gt;260-270&lt;/pages&gt;&lt;volume&gt;125&lt;/volume&gt;&lt;number&gt;1-2&lt;/number&gt;&lt;edition&gt;2017/08/29&lt;/edition&gt;&lt;dates&gt;&lt;year&gt;2017&lt;/year&gt;&lt;pub-dates&gt;&lt;date&gt;Dec 15&lt;/date&gt;&lt;/pub-dates&gt;&lt;/dates&gt;&lt;isbn&gt;1879-3363 (Electronic)&amp;#xD;0025-326X (Linking)&lt;/isbn&gt;&lt;accession-num&gt;28844455&lt;/accession-num&gt;&lt;urls&gt;&lt;related-urls&gt;&lt;url&gt;https://www.ncbi.nlm.nih.gov/pubmed/28844455&lt;/url&gt;&lt;/related-urls&gt;&lt;/urls&gt;&lt;custom3&gt;Distribution&lt;/custom3&gt;&lt;custom7&gt;Norway&lt;/custom7&gt;&lt;electronic-resource-num&gt;https://doi.org/10.1016/j.marpolbul.2017.08.04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6" w:tooltip="Buhl-Mortensen, 2017 #37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uhl-Mortensen and Buhl-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lastRenderedPageBreak/>
                <w:t>Mortensen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3C2E181B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6ACC7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6532D74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1013 locations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79CE2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DE5B42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03E540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29778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,127.3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BDBC66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57D63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0955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0975FDFB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5F8D2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  <w:hideMark/>
          </w:tcPr>
          <w:p w14:paraId="1FB6FB6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6 locations)</w:t>
            </w:r>
          </w:p>
        </w:tc>
        <w:tc>
          <w:tcPr>
            <w:tcW w:w="683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D8011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9-201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EAE217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0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947FF0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A10373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33.6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231A5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B5470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72BAD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4542292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9D4B0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4354BC1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630 locations)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BF8E33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12F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4468E4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D14C2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1,325.1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A21D9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D55C56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83E0C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7EBF859A" w14:textId="77777777" w:rsidTr="00BE610E">
        <w:trPr>
          <w:cantSplit/>
          <w:trHeight w:val="1215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2ABEE57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ing Sea 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8753F4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Eastern Bering Sea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939B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F91BA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% of total hauls contained debris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658D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0AA158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2.2m x ~3.25km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8C07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.5% of total trawls had plastic </w:t>
            </w:r>
          </w:p>
        </w:tc>
        <w:tc>
          <w:tcPr>
            <w:tcW w:w="119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32CBBE8A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4D5987E7" w14:textId="07D91618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eder&lt;/Author&gt;&lt;Year&gt;1978&lt;/Year&gt;&lt;RecNum&gt;112&lt;/RecNum&gt;&lt;DisplayText&gt;(Feder et al., 1978)&lt;/DisplayText&gt;&lt;record&gt;&lt;rec-number&gt;112&lt;/rec-number&gt;&lt;foreign-keys&gt;&lt;key app="EN" db-id="rfftxfrp5xxvp1eedz6vpfs7t95sssfzz5pf" timestamp="1517485787"&gt;112&lt;/key&gt;&lt;/foreign-keys&gt;&lt;ref-type name="Journal Article"&gt;17&lt;/ref-type&gt;&lt;contributors&gt;&lt;authors&gt;&lt;author&gt;Feder, H. M.&lt;/author&gt;&lt;author&gt;Jewett, S. C.&lt;/author&gt;&lt;author&gt;Hilsinger, J. R.&lt;/author&gt;&lt;/authors&gt;&lt;/contributors&gt;&lt;titles&gt;&lt;title&gt;Man-made debris on the Bering Sea floor&lt;/title&gt;&lt;secondary-title&gt;Marine Pollution Bulletin&lt;/secondary-title&gt;&lt;/titles&gt;&lt;periodical&gt;&lt;full-title&gt;Marine Pollution Bulletin&lt;/full-title&gt;&lt;/periodical&gt;&lt;pages&gt;52-53&lt;/pages&gt;&lt;volume&gt;9&lt;/volume&gt;&lt;number&gt;2&lt;/number&gt;&lt;dates&gt;&lt;year&gt;1978&lt;/year&gt;&lt;/dates&gt;&lt;isbn&gt;0025-326X&lt;/isbn&gt;&lt;urls&gt;&lt;/urls&gt;&lt;custom3&gt;Distribution&lt;/custom3&gt;&lt;custom7&gt;Alaska&lt;/custom7&gt;&lt;electronic-resource-num&gt;https://doi.org/10.1016/0025-326X(78)90534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5" w:tooltip="Feder, 1978 #11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eder et al., 197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3B49A8D2" w14:textId="77777777" w:rsidTr="00BE610E">
        <w:trPr>
          <w:cantSplit/>
          <w:trHeight w:val="133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475593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ED2909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94C411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6A154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% of total hauls contained debris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9BE28C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F2FC6D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6EC10C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6% of total trawls had plastic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594D7B7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C873D5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0550EC9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3DE553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double" w:sz="6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376BE3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683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6B610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518D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2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47A44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661C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6.6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2FB2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% plastic; 27% metal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B9961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% Galley wastes, 24% fisheries, 23% engineering and processing</w:t>
            </w:r>
          </w:p>
        </w:tc>
        <w:tc>
          <w:tcPr>
            <w:tcW w:w="1122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8BF5CBA" w14:textId="43FB0E42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1216" w14:paraId="2498FF49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5A24E5D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bottom"/>
            <w:hideMark/>
          </w:tcPr>
          <w:p w14:paraId="5493865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on Sound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956FC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1EEEE2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4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633307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4D777C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4.2)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B2E1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9% metal, 12% plastic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vAlign w:val="center"/>
            <w:hideMark/>
          </w:tcPr>
          <w:p w14:paraId="42C3FA8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8% engineering and processing, 36% galley waste, 26% personal use items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36FD70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5622F256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661F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bottom"/>
            <w:hideMark/>
          </w:tcPr>
          <w:p w14:paraId="6A6947C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Inlets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F276B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C19F9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475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3BAB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F096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36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85EC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6.3 n/km2; metal 23.7 n/km2</w:t>
            </w:r>
          </w:p>
        </w:tc>
        <w:tc>
          <w:tcPr>
            <w:tcW w:w="119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7DDA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5 n/km2;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AEBA03" w14:textId="3A8C29F4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ess&lt;/Author&gt;&lt;Year&gt;1999&lt;/Year&gt;&lt;RecNum&gt;178&lt;/RecNum&gt;&lt;DisplayText&gt;(Hess et al., 1999)&lt;/DisplayText&gt;&lt;record&gt;&lt;rec-number&gt;178&lt;/rec-number&gt;&lt;foreign-keys&gt;&lt;key app="EN" db-id="rfftxfrp5xxvp1eedz6vpfs7t95sssfzz5pf" timestamp="1518126278"&gt;178&lt;/key&gt;&lt;/foreign-keys&gt;&lt;ref-type name="Journal Article"&gt;17&lt;/ref-type&gt;&lt;contributors&gt;&lt;authors&gt;&lt;author&gt;Hess, N. A.&lt;/author&gt;&lt;author&gt;Ribic, C. A.&lt;/author&gt;&lt;author&gt;Vining, I.&lt;/author&gt;&lt;/authors&gt;&lt;/contributors&gt;&lt;titles&gt;&lt;title&gt;Benthic Marine Debris, with an Emphasis on Fishery-Related Items, Surrounding Kodiak Island, Alaska, 1994–1996&lt;/title&gt;&lt;secondary-title&gt;Marine Pollution Bulletin&lt;/secondary-title&gt;&lt;/titles&gt;&lt;periodical&gt;&lt;full-title&gt;Marine Pollution Bulletin&lt;/full-title&gt;&lt;/periodical&gt;&lt;pages&gt;885-890&lt;/pages&gt;&lt;volume&gt;38&lt;/volume&gt;&lt;number&gt;10&lt;/number&gt;&lt;section&gt;885&lt;/section&gt;&lt;dates&gt;&lt;year&gt;1999&lt;/year&gt;&lt;/dates&gt;&lt;isbn&gt;0025326X&lt;/isbn&gt;&lt;urls&gt;&lt;/urls&gt;&lt;custom3&gt;Distribution&lt;/custom3&gt;&lt;custom7&gt;Alaska&lt;/custom7&gt;&lt;electronic-resource-num&gt;10.1016/s0025-326x(99)00087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6" w:tooltip="Hess, 1999 #1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ss et al., 199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1216" w14:paraId="2F66544B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7A0C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0A02D2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17E8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9095F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.397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67ED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CD1B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2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D5C7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31.5 n/km2;  metal 21.1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F15F6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4.4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AE5DD4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71DD28F4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C8BE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34EE6E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4FD975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3DA0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.209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BEFBD7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45764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9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ED80E2F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2.1 n/km2; metal 22.1 n/km2</w:t>
            </w:r>
          </w:p>
        </w:tc>
        <w:tc>
          <w:tcPr>
            <w:tcW w:w="119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A5135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20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E3CA8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7BDBB6E4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9144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vMerge w:val="restart"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B902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Open sea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A70AE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592F3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417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5CDF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6A526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.92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8B1B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7.8 n/km2; metal 2.1 n/km2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736A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6.8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F778A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6E1381E1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04331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84F9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8359E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DF12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256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B8478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C8C9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07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9429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18.8 n/km2; metal 1.4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C38E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11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4EFC98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1821B9B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A914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53D9B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3E64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5C61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04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FD8F8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786E8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23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5499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8.5 n/km2;  metal 2.7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5458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4.5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5928E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C6B02FD" w14:textId="77777777" w:rsidTr="00BE610E">
        <w:trPr>
          <w:cantSplit/>
          <w:trHeight w:val="1170"/>
        </w:trPr>
        <w:tc>
          <w:tcPr>
            <w:tcW w:w="1216" w:type="dxa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69BF5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 (Continental slope)</w:t>
            </w:r>
          </w:p>
        </w:tc>
        <w:tc>
          <w:tcPr>
            <w:tcW w:w="15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DF84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B3BF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11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889A6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6+-7.9 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8E85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50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639E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72.2 ha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B84D2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</w:t>
            </w:r>
          </w:p>
        </w:tc>
        <w:tc>
          <w:tcPr>
            <w:tcW w:w="119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473A84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0B9BF6" w14:textId="77AD8F6D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am&lt;/Author&gt;&lt;Year&gt;2014&lt;/Year&gt;&lt;RecNum&gt;349&lt;/RecNum&gt;&lt;DisplayText&gt;(Pham et al., 2014)&lt;/DisplayText&gt;&lt;record&gt;&lt;rec-number&gt;349&lt;/rec-number&gt;&lt;foreign-keys&gt;&lt;key app="EN" db-id="rfftxfrp5xxvp1eedz6vpfs7t95sssfzz5pf" timestamp="1519212496"&gt;349&lt;/key&gt;&lt;/foreign-keys&gt;&lt;ref-type name="Journal Article"&gt;17&lt;/ref-type&gt;&lt;contributors&gt;&lt;authors&gt;&lt;author&gt;Pham, C. K.&lt;/author&gt;&lt;author&gt;Ramirez-Llodra, E.&lt;/author&gt;&lt;author&gt;Alt, C. H. S.&lt;/author&gt;&lt;author&gt;Amaro, T.&lt;/author&gt;&lt;author&gt;Bergmann, M.&lt;/author&gt;&lt;author&gt;Canals, M.&lt;/author&gt;&lt;author&gt;Davies, J.&lt;/author&gt;&lt;author&gt;Duineveld, G.&lt;/author&gt;&lt;author&gt;Galgani, F.&lt;/author&gt;&lt;author&gt;Howell, K. L.&lt;/author&gt;&lt;/authors&gt;&lt;/contributors&gt;&lt;titles&gt;&lt;title&gt;Marine litter distribution and density in European seas, from the shelves to deep basins&lt;/title&gt;&lt;secondary-title&gt;PLoS One&lt;/secondary-title&gt;&lt;/titles&gt;&lt;periodical&gt;&lt;full-title&gt;PLoS One&lt;/full-title&gt;&lt;/periodical&gt;&lt;pages&gt;e95839&lt;/pages&gt;&lt;volume&gt;9&lt;/volume&gt;&lt;number&gt;4&lt;/number&gt;&lt;dates&gt;&lt;year&gt;2014&lt;/year&gt;&lt;/dates&gt;&lt;isbn&gt;1932-6203&lt;/isbn&gt;&lt;urls&gt;&lt;/urls&gt;&lt;custom3&gt;Distribution&lt;/custom3&gt;&lt;custom7&gt;Norway&lt;/custom7&gt;&lt;electronic-resource-num&gt;https://doi.org/10.1371/journal.pone.00958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5" w:tooltip="Pham, 2014 #34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am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5E6DF072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5E567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lope)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8C43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Faroe-Shetland Channel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B49E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F947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+-0.2 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04A4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2DD7C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3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C2624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101109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66A7DE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4F1E50AD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AAE2F3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5616B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 Faroe Shetland Channel 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B32E9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1105B1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0 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B822B5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1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C64B4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41C67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368AD5B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CF773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3B8589C7" w14:textId="77777777" w:rsidTr="00BE610E">
        <w:trPr>
          <w:cantSplit/>
          <w:trHeight w:val="1170"/>
        </w:trPr>
        <w:tc>
          <w:tcPr>
            <w:tcW w:w="1216" w:type="dxa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909DDC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helf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8F035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Margin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7F58A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F79B0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3.8 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6D507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4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EB3CA0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ned submersible (0.6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5B4E1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% Fishing gear; 20% Plastic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3D0458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8088FE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5D6E8E2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03709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ern Atlantic </w:t>
            </w:r>
          </w:p>
          <w:p w14:paraId="5803D7E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Ocean Ridge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F955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yville-Thomson Ridge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0CFD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8275D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9+-4.3 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0D522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0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D737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438E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Fishing gear; 14.3% Metal</w:t>
            </w:r>
          </w:p>
        </w:tc>
        <w:tc>
          <w:tcPr>
            <w:tcW w:w="1193" w:type="dxa"/>
            <w:vMerge w:val="restart"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4CF711F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78FEE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64569936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B11C9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1A0D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A3705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93C4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+-0.3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9D48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CAC7A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A73F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1F8ED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FB7AC3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EE39A9E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940A7A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06C6EE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6BD4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0F90DB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+-1.4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D8FD7A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00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25222E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10BE2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% Plastic; 28.6% Glass; 28.6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15C6CC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71E5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6177F88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F5CE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North-Eastern Atlantic </w:t>
            </w:r>
          </w:p>
          <w:p w14:paraId="0E8C5BB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eamounts, banks and mound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76C1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ton Dohm Seamount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EAD52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09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FD30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0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F33D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2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84B4D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2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199D7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1193" w:type="dxa"/>
            <w:vMerge w:val="restart"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center"/>
            <w:hideMark/>
          </w:tcPr>
          <w:p w14:paraId="16BB2C3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59BD3C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0F48D097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E847E3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BD15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rwin Mounds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AAEA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B116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2.9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F7D3B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1126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1.8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AEE5A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; 15% Metal; 10% Fishing gear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86C7B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6A97DB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EAC151F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776F50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365B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tton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1D2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DD65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0.8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4F04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6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25C0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D19E5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 Fishing gear; 12.5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9B50823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0602F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069938C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B30ED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E34DC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ckhall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4ED07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F1D7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+-0.5 n/ha</w:t>
            </w:r>
            <w:r w:rsidRPr="000176D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3A7B0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2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8FA8A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2.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6872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 Fishing gear; 66.7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6BAE31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AA7BF7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261C2177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4E2ED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66A9F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semary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926E3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9B5B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3+-2.3 n/ha</w:t>
            </w:r>
            <w:r w:rsidRPr="000176D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B0A3D3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2DC23B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1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52825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.7% Fishing gear; 33.3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25FF8B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D435A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32EF598D" w14:textId="77777777" w:rsidR="003C0757" w:rsidRDefault="00DF5BF4" w:rsidP="003C0757">
      <w:pPr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</w:rPr>
        <w:br w:type="page"/>
      </w:r>
    </w:p>
    <w:p w14:paraId="234B50AA" w14:textId="59EB0862" w:rsidR="003C0757" w:rsidRDefault="003C0757" w:rsidP="003C0757">
      <w:pPr>
        <w:jc w:val="center"/>
        <w:outlineLvl w:val="0"/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  <w:szCs w:val="20"/>
        </w:rPr>
        <w:lastRenderedPageBreak/>
        <w:t>Table 2.4 Abundance of microplastics observed in sediments</w:t>
      </w:r>
    </w:p>
    <w:tbl>
      <w:tblPr>
        <w:tblW w:w="11040" w:type="dxa"/>
        <w:tblInd w:w="-10" w:type="dxa"/>
        <w:tblLayout w:type="fixed"/>
        <w:tblLook w:val="04A0" w:firstRow="1" w:lastRow="0" w:firstColumn="1" w:lastColumn="0" w:noHBand="0" w:noVBand="1"/>
      </w:tblPr>
      <w:tblGrid>
        <w:gridCol w:w="979"/>
        <w:gridCol w:w="1133"/>
        <w:gridCol w:w="1290"/>
        <w:gridCol w:w="692"/>
        <w:gridCol w:w="1276"/>
        <w:gridCol w:w="1134"/>
        <w:gridCol w:w="1134"/>
        <w:gridCol w:w="1134"/>
        <w:gridCol w:w="1134"/>
        <w:gridCol w:w="1134"/>
      </w:tblGrid>
      <w:tr w:rsidR="003C0757" w14:paraId="213C7AEA" w14:textId="77777777" w:rsidTr="003559BB">
        <w:trPr>
          <w:trHeight w:val="293"/>
          <w:tblHeader/>
        </w:trPr>
        <w:tc>
          <w:tcPr>
            <w:tcW w:w="979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B62467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ampling site</w:t>
            </w:r>
          </w:p>
        </w:tc>
        <w:tc>
          <w:tcPr>
            <w:tcW w:w="1133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435889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C4CD8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D0DD6B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6F2EB1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g or n/l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0030DB3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Width/ Depth (m) 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D55D5D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ing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>metho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0F9A0A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/ total legh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5394FF2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plicates (n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60D8F3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3559BB" w14:paraId="6DB8CB6E" w14:textId="77777777" w:rsidTr="00EC373F">
        <w:trPr>
          <w:trHeight w:val="667"/>
        </w:trPr>
        <w:tc>
          <w:tcPr>
            <w:tcW w:w="979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42A7E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e line</w:t>
            </w:r>
          </w:p>
        </w:tc>
        <w:tc>
          <w:tcPr>
            <w:tcW w:w="1133" w:type="dxa"/>
            <w:vMerge w:val="restart"/>
            <w:tcBorders>
              <w:top w:val="single" w:sz="24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A1EE230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Atlantic Ocean</w:t>
            </w:r>
          </w:p>
        </w:tc>
        <w:tc>
          <w:tcPr>
            <w:tcW w:w="1290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DD8310A" w14:textId="77777777" w:rsidR="003559BB" w:rsidRDefault="003559BB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692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9DE322A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276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72D87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0176D9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4.84 n/l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1307 items in total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BDA7DB1" w14:textId="3A94FE4C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S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3814CDA3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 (counted microplastics size5-1 mm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121B412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x2m, top 2cm = 7.5 l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5505BF73" w14:textId="1D24C51A" w:rsidR="003559BB" w:rsidRDefault="0008468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 (3 qua</w:t>
            </w:r>
            <w:r w:rsidR="003559B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rates on 12 sites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8" w:space="0" w:color="auto"/>
            </w:tcBorders>
            <w:vAlign w:val="center"/>
            <w:hideMark/>
          </w:tcPr>
          <w:p w14:paraId="588E7F5C" w14:textId="2A1A7458" w:rsidR="003559BB" w:rsidRDefault="003559BB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1E72DBE3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080B01AC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94BD0D1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96B7A4" w14:textId="5738C260" w:rsidR="00EC373F" w:rsidRDefault="00EC373F" w:rsidP="00EC373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s (</w:t>
            </w:r>
            <w:r w:rsidRPr="00EC373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mpacted by urban and boat activit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692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1D1006FE" w14:textId="44B377B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276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8EDC8" w14:textId="2F4BFA7C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4600-15000 n/kg</w:t>
            </w:r>
            <w: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F6CB47" w14:textId="05E26CA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E1306C" w14:textId="5A6E7A23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0B599B" w14:textId="5B507125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7A7955E3" w14:textId="7ACE2E4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8" w:space="0" w:color="auto"/>
            </w:tcBorders>
            <w:vAlign w:val="center"/>
          </w:tcPr>
          <w:p w14:paraId="1BE0E9B7" w14:textId="40765564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5A52B576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501563A3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5F9C4B64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A0519BE" w14:textId="28984DCE" w:rsidR="00EC373F" w:rsidRDefault="00EC373F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</w:t>
            </w:r>
          </w:p>
        </w:tc>
        <w:tc>
          <w:tcPr>
            <w:tcW w:w="692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0B93C69" w14:textId="0208834F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4F25F7" w14:textId="7FEF28BA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90-860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n/kg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07059CF" w14:textId="0415555D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13240C7" w14:textId="47C2FC96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6FEBDF51" w14:textId="037CE63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6E31C23" w14:textId="4028DDB5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11BB5258" w14:textId="10CF6107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444FF2B7" w14:textId="77777777" w:rsidTr="00CB04F9">
        <w:trPr>
          <w:trHeight w:val="105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561211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A3F390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67AF0C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dal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7396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E6B0DC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6.3 n/kg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BFC76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F66FC9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CF48CA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CC41F0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AE668D2" w14:textId="1D3722BA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510E75F3" w14:textId="77777777" w:rsidTr="00CB04F9">
        <w:trPr>
          <w:trHeight w:val="24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A1F39A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2AF4DB4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 w:val="restart"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E8DBB98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E62668C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4E8C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1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294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bove high tide mark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D338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FE18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B8CB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9627424" w14:textId="0416E946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72B43BB0" w14:textId="77777777" w:rsidTr="00CB04F9">
        <w:trPr>
          <w:trHeight w:val="150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2CFC24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75CA6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86BBF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8A19D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23562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-8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5AD8B5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ow high tide mark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DC7224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B7BEFC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CAAF02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4CACA01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21D35A3" w14:textId="77777777" w:rsidTr="00CB04F9">
        <w:trPr>
          <w:trHeight w:val="70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762B90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71616FE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20EBE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AAFBA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478F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 n/kg of dry sand (22.5 SE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121E3B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w tide along a 50-meter transect parallel with the shore between the high and low tide lines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C29B59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28B1C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quivalent volume approx. 736 cm3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F39218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C7B951" w14:textId="2009B537" w:rsidR="003C0757" w:rsidRDefault="00DA3F33" w:rsidP="00DA3F3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hitmire&lt;/Author&gt;&lt;Year&gt;2017&lt;/Year&gt;&lt;RecNum&gt;198&lt;/RecNum&gt;&lt;DisplayText&gt;(Whitmire and Van Bloem, 2017)&lt;/DisplayText&gt;&lt;record&gt;&lt;rec-number&gt;198&lt;/rec-number&gt;&lt;foreign-keys&gt;&lt;key app="EN" db-id="rfftxfrp5xxvp1eedz6vpfs7t95sssfzz5pf" timestamp="1518428118"&gt;198&lt;/key&gt;&lt;/foreign-keys&gt;&lt;ref-type name="Report"&gt;27&lt;/ref-type&gt;&lt;contributors&gt;&lt;authors&gt;&lt;author&gt;Whitmire, S. L.&lt;/author&gt;&lt;author&gt;Van Bloem, S. J. &lt;/author&gt;&lt;/authors&gt;&lt;subsidiary-authors&gt;&lt;author&gt;NOAA Marine Debris Program&lt;/author&gt;&lt;/subsidiary-authors&gt;&lt;/contributors&gt;&lt;titles&gt;&lt;title&gt;Quantification of Microplastics on National Park Beaches&lt;/title&gt;&lt;/titles&gt;&lt;pages&gt;28&lt;/pages&gt;&lt;dates&gt;&lt;year&gt;2017&lt;/year&gt;&lt;/dates&gt;&lt;publisher&gt;NOAA Marine Debris Program National Park Service Clemson University&lt;/publisher&gt;&lt;label&gt;Microplastics&lt;/label&gt;&lt;urls&gt;&lt;related-urls&gt;&lt;url&gt;https://marinedebris.noaa.gov/sites/default/files/publications-files/Quantification_of_Microplastics_on_National_Park_Beaches.pd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2" w:tooltip="Whitmire, 2017 #19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hitmire and Van Bloem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0C61D32" w14:textId="77777777" w:rsidTr="00CB04F9">
        <w:trPr>
          <w:trHeight w:val="26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59F868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13F9D55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hideMark/>
          </w:tcPr>
          <w:p w14:paraId="727A700D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Krusenstern National Monumen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E298F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B7F30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3.8 n/kg of dry sand (24.6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97DF7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099AEA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2CEE5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54050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52BA6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67EFF9DD" w14:textId="77777777" w:rsidTr="00CB04F9">
        <w:trPr>
          <w:trHeight w:val="308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B5AD2D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6576D7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30FC666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iakchak National Monument &amp; Preserve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3B122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34D0A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3 n/kg of dry sand (10.5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35E9E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5AAB6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96DF3D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A2F869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C4C589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0EB6B3B" w14:textId="77777777" w:rsidTr="00CB04F9">
        <w:trPr>
          <w:trHeight w:val="50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517F0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83376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DF0B6F2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&amp; Preserve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A71D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5C0E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.8  n/kg of dry sand (36.,1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66427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0ECA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953B48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B42AF6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F2FD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D0162C7" w14:textId="77777777" w:rsidTr="00CB04F9">
        <w:trPr>
          <w:trHeight w:val="751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7D704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149365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14:paraId="70B5EDFC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6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77C29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715C1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8 n/kg of dry sand (5.2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EE6EFD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8CE7C0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A36AE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C48AB3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ADDE0A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9F2E1F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93757F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B3679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3D6298B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ake Clark National Park &amp; Preserve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4BA9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7758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kg of dry sand (40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80580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1BEC04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E3C15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7D9E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F2C96B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E86D58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1B918D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FB48D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hideMark/>
          </w:tcPr>
          <w:p w14:paraId="77277F81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Wrangell St. Elias National Park &amp; Preserve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5378A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48F4E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97.5 n/kg of dry sand (25.3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BE78E3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D47C77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BB36B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A2F875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C68D60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7C7E816E" w14:textId="77777777" w:rsidTr="00D96C93">
        <w:trPr>
          <w:trHeight w:val="743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B77A7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Shallow water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8E3367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FACAB3A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fjorden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3E3194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F1CE62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 n/kg sediment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2B716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70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4F94B5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CD00C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A2E16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4AD03FC" w14:textId="4A5C9602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8BB12E0" w14:textId="77777777" w:rsidTr="00D96C93">
        <w:trPr>
          <w:trHeight w:val="60"/>
        </w:trPr>
        <w:tc>
          <w:tcPr>
            <w:tcW w:w="979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C3863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A51001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07DCF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noWrap/>
            <w:vAlign w:val="center"/>
            <w:hideMark/>
          </w:tcPr>
          <w:p w14:paraId="058A296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06290A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-10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0555BA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60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A8B8A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BFD87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0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EE075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41A8708" w14:textId="6EA761E9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3C075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96C93" w14:paraId="4B9533E6" w14:textId="77777777" w:rsidTr="00D96C93">
        <w:trPr>
          <w:trHeight w:val="60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0E935916" w14:textId="3E2C9855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sea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45CD5272" w14:textId="00CFF801" w:rsidR="00D96C93" w:rsidRDefault="00D96C93" w:rsidP="00E1657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E0B4C1" w14:textId="4B05223B" w:rsidR="00D96C93" w:rsidRPr="00CC5FF7" w:rsidRDefault="00D96C93" w:rsidP="00CB04F9">
            <w:pPr>
              <w:spacing w:before="0" w:after="0" w:line="240" w:lineRule="auto"/>
              <w:jc w:val="left"/>
              <w:rPr>
                <w:rFonts w:ascii="Times New Roman" w:hAnsi="Times New Roman"/>
              </w:rPr>
            </w:pPr>
            <w:r>
              <w:rPr>
                <w:rStyle w:val="fontstyle01"/>
              </w:rPr>
              <w:t>Stangnestind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7834C0B" w14:textId="2A178F2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092CA0" w14:textId="40551DB8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7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019586" w14:textId="57FEBE0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1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D1ED47" w14:textId="438D60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40B13" w14:textId="3A3F004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6 g</w:t>
            </w:r>
          </w:p>
          <w:p w14:paraId="4D88A518" w14:textId="60E00B0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25D91" w14:textId="09A260A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 w:val="restart"/>
            <w:tcBorders>
              <w:top w:val="thinThickSmallGap" w:sz="24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3D3C40F8" w14:textId="227D5B51" w:rsidR="00D96C93" w:rsidRDefault="00D96C93" w:rsidP="00E1657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oskeland&lt;/Author&gt;&lt;Year&gt;2018&lt;/Year&gt;&lt;RecNum&gt;580&lt;/RecNum&gt;&lt;DisplayText&gt;(Moskeland et al., 2018)&lt;/DisplayText&gt;&lt;record&gt;&lt;rec-number&gt;580&lt;/rec-number&gt;&lt;foreign-keys&gt;&lt;key app="EN" db-id="rfftxfrp5xxvp1eedz6vpfs7t95sssfzz5pf" timestamp="1525703663"&gt;580&lt;/key&gt;&lt;/foreign-keys&gt;&lt;ref-type name="Report"&gt;27&lt;/ref-type&gt;&lt;contributors&gt;&lt;authors&gt;&lt;author&gt;Moskeland, T.&lt;/author&gt;&lt;author&gt;Knutsen, H.&lt;/author&gt;&lt;author&gt;Arp, H. P.&lt;/author&gt;&lt;author&gt;Lilleeng, Ø.&lt;/author&gt;&lt;author&gt;Pettersen, A.&lt;/author&gt;&lt;/authors&gt;&lt;tertiary-authors&gt;&lt;author&gt;DNV GL&lt;/author&gt;&lt;/tertiary-authors&gt;&lt;/contributors&gt;&lt;titles&gt;&lt;title&gt;Microplastics in sediments on the Norwegian Continental Shelf&lt;/title&gt;&lt;/titles&gt;&lt;pages&gt;86&lt;/pages&gt;&lt;volume&gt;2018-0050, rev. 01&lt;/volume&gt;&lt;number&gt;115VXE2S-7&lt;/number&gt;&lt;dates&gt;&lt;year&gt;2018&lt;/year&gt;&lt;pub-dates&gt;&lt;date&gt;23.02.2018&lt;/date&gt;&lt;/pub-dates&gt;&lt;/dates&gt;&lt;pub-location&gt;Høvik&lt;/pub-location&gt;&lt;publisher&gt;DNV GL&lt;/publisher&gt;&lt;isbn&gt;2018-0050, rev. 01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7" w:tooltip="Moskeland, 2018 #5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oskeland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96C93" w14:paraId="3D7FB281" w14:textId="77777777" w:rsidTr="00D96C93">
        <w:trPr>
          <w:trHeight w:val="60"/>
        </w:trPr>
        <w:tc>
          <w:tcPr>
            <w:tcW w:w="979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69C43B59" w14:textId="608A8C1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2825C05E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51935D" w14:textId="7BF2430C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orpfjell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38F3FFD" w14:textId="382C752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68148" w14:textId="78771CAA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EAA616" w14:textId="05F924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F26871" w14:textId="21C6219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9D97B5" w14:textId="4E1ED99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4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D1E0BC" w14:textId="356318E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45A747F1" w14:textId="14F0FB2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3EF1E94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C4A8048" w14:textId="350BA682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51284184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664C6F" w14:textId="16E399DF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Scarecrow3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F8EEBE2" w14:textId="464645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FC015C" w14:textId="06E3036B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2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CD1278" w14:textId="6DB8DEE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A5C96" w14:textId="49033DE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CEBBE9" w14:textId="69E9CAC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75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BB62E" w14:textId="35BFF44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558E911" w14:textId="7BDFF70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16EB66EF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64C84C96" w14:textId="7C847CBF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32F13EB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1C211E" w14:textId="3291A3BA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råketind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22F7AC2" w14:textId="03E4281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850584" w14:textId="2C483E1E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83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319D20" w14:textId="6281720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5D56E" w14:textId="1C6B7D0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B999BB" w14:textId="49148BE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3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4B5A52" w14:textId="200BC3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2FD4EF41" w14:textId="5A14F560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26E77D5B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EFC92F1" w14:textId="0EB9A1E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4A9E0DE7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C883567" w14:textId="0392D212" w:rsidR="00D96C93" w:rsidRDefault="00D96C93" w:rsidP="00CC5FF7">
            <w:pPr>
              <w:spacing w:before="0" w:after="0" w:line="240" w:lineRule="auto"/>
              <w:jc w:val="left"/>
              <w:rPr>
                <w:rStyle w:val="fontstyle01"/>
              </w:rPr>
            </w:pPr>
            <w:r>
              <w:rPr>
                <w:rStyle w:val="fontstyle01"/>
              </w:rPr>
              <w:t>Gråspet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</w:tcPr>
          <w:p w14:paraId="00758C22" w14:textId="6FB66E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88DB46B" w14:textId="27FDBCB3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9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F4F2BF7" w14:textId="4AF16A6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565F6D" w14:textId="62A907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979106" w14:textId="344820C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8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50A33E0A" w14:textId="7E683D6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18FDB94" w14:textId="71164D4C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15CE69E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BCFF477" w14:textId="0AE07BF1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3E251F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</w:p>
        </w:tc>
        <w:tc>
          <w:tcPr>
            <w:tcW w:w="1290" w:type="dxa"/>
            <w:vMerge w:val="restart"/>
            <w:tcBorders>
              <w:top w:val="doub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C6E8D26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W Svalbard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29DBA6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DC38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 n/l 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5F7F9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1AEFCD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gacorer/ boxcorer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232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1 cm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57CF8A4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65BAB7B" w14:textId="0A98B83A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oodall&lt;/Author&gt;&lt;Year&gt;2014&lt;/Year&gt;&lt;RecNum&gt;130&lt;/RecNum&gt;&lt;DisplayText&gt;(Woodall et al., 2014)&lt;/DisplayText&gt;&lt;record&gt;&lt;rec-number&gt;130&lt;/rec-number&gt;&lt;foreign-keys&gt;&lt;key app="EN" db-id="rfftxfrp5xxvp1eedz6vpfs7t95sssfzz5pf" timestamp="1517485787"&gt;130&lt;/key&gt;&lt;/foreign-keys&gt;&lt;ref-type name="Journal Article"&gt;17&lt;/ref-type&gt;&lt;contributors&gt;&lt;authors&gt;&lt;author&gt;Woodall, L. C.&lt;/author&gt;&lt;author&gt;Sanchez-Vidal, A.&lt;/author&gt;&lt;author&gt;Canals, M.&lt;/author&gt;&lt;author&gt;Paterson, G. L. J.&lt;/author&gt;&lt;author&gt;Coppock, R.&lt;/author&gt;&lt;author&gt;Sleight, V.&lt;/author&gt;&lt;author&gt;Calafat, A.&lt;/author&gt;&lt;author&gt;Rogers, A. D.&lt;/author&gt;&lt;author&gt;Narayanaswamy, B. E.&lt;/author&gt;&lt;author&gt;Thompson, R. C.&lt;/author&gt;&lt;/authors&gt;&lt;/contributors&gt;&lt;titles&gt;&lt;title&gt;The deep sea is a major sink for microplastic debris&lt;/title&gt;&lt;secondary-title&gt;Royal Society Open Science&lt;/secondary-title&gt;&lt;/titles&gt;&lt;periodical&gt;&lt;full-title&gt;Royal Society Open Science&lt;/full-title&gt;&lt;/periodical&gt;&lt;pages&gt;140317&lt;/pages&gt;&lt;volume&gt;1&lt;/volume&gt;&lt;number&gt;4&lt;/number&gt;&lt;dates&gt;&lt;year&gt;2014&lt;/year&gt;&lt;/dates&gt;&lt;isbn&gt;2054-5703&lt;/isbn&gt;&lt;label&gt;Microplastics&lt;/label&gt;&lt;urls&gt;&lt;/urls&gt;&lt;custom3&gt;Distribution&lt;/custom3&gt;&lt;custom7&gt;Global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3" w:tooltip="Woodall, 2014 #1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oodal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16578" w14:paraId="7AAAEFC2" w14:textId="77777777" w:rsidTr="00E16578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AC24D37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B18FF9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thinThickSmallGap" w:sz="2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911F7B6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58A8E8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154911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0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4E0945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0C6A2EF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F65A93B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A1A006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28DF2DD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38FA4227" w14:textId="77777777" w:rsidTr="00E16578">
        <w:trPr>
          <w:trHeight w:val="630"/>
        </w:trPr>
        <w:tc>
          <w:tcPr>
            <w:tcW w:w="979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BCDFC3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E1001A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arit)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CDAB20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2AE7FC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6125DAD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 - 3464 n/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9A0995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300-5600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F3EE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lticorer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4C5AA0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5 cm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18D4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– 6 (depending on station)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198C5DE1" w14:textId="30A2DAC7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1" w:tooltip="Bergmann, 2017 #10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c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E9B41C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4D5A9F4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1ED9E5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CBCBA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E8C0AF9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3E3A9276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5F972A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6096CEEC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8D783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751000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6B7BF6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3D7C8F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58FD573B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7CE6F9A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203C9020" w14:textId="2A6C39C5" w:rsidR="00F32F76" w:rsidRPr="00E07F63" w:rsidRDefault="00E07F63" w:rsidP="00E07F63">
      <w:pPr>
        <w:jc w:val="center"/>
        <w:rPr>
          <w:rFonts w:ascii="Times New Roman" w:hAnsi="Times New Roman"/>
          <w:b/>
        </w:rPr>
      </w:pPr>
      <w:r w:rsidRPr="00E07F63">
        <w:rPr>
          <w:rFonts w:ascii="Times New Roman" w:hAnsi="Times New Roman"/>
          <w:b/>
        </w:rPr>
        <w:t xml:space="preserve">Table </w:t>
      </w:r>
      <w:r w:rsidR="00DF5BF4">
        <w:rPr>
          <w:rFonts w:ascii="Times New Roman" w:hAnsi="Times New Roman"/>
          <w:b/>
        </w:rPr>
        <w:t>3.1</w:t>
      </w:r>
      <w:r w:rsidRPr="00E07F63">
        <w:rPr>
          <w:rFonts w:ascii="Times New Roman" w:hAnsi="Times New Roman"/>
          <w:b/>
        </w:rPr>
        <w:t>. Plastic ingest</w:t>
      </w:r>
      <w:r w:rsidR="00BD4D82">
        <w:rPr>
          <w:rFonts w:ascii="Times New Roman" w:hAnsi="Times New Roman"/>
          <w:b/>
        </w:rPr>
        <w:t>ed</w:t>
      </w:r>
      <w:r w:rsidRPr="00E07F63">
        <w:rPr>
          <w:rFonts w:ascii="Times New Roman" w:hAnsi="Times New Roman"/>
          <w:b/>
        </w:rPr>
        <w:t xml:space="preserve"> by </w:t>
      </w:r>
      <w:r w:rsidR="004C7702"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</w:p>
    <w:tbl>
      <w:tblPr>
        <w:tblW w:w="10332" w:type="dxa"/>
        <w:tblLayout w:type="fixed"/>
        <w:tblLook w:val="04A0" w:firstRow="1" w:lastRow="0" w:firstColumn="1" w:lastColumn="0" w:noHBand="0" w:noVBand="1"/>
      </w:tblPr>
      <w:tblGrid>
        <w:gridCol w:w="1266"/>
        <w:gridCol w:w="1134"/>
        <w:gridCol w:w="1276"/>
        <w:gridCol w:w="992"/>
        <w:gridCol w:w="851"/>
        <w:gridCol w:w="850"/>
        <w:gridCol w:w="1134"/>
        <w:gridCol w:w="1084"/>
        <w:gridCol w:w="1745"/>
      </w:tblGrid>
      <w:tr w:rsidR="00E07F63" w:rsidRPr="00E07F63" w14:paraId="7C9D8799" w14:textId="77777777" w:rsidTr="00E71D9E">
        <w:trPr>
          <w:trHeight w:val="860"/>
          <w:tblHeader/>
        </w:trPr>
        <w:tc>
          <w:tcPr>
            <w:tcW w:w="1266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1D073" w14:textId="77777777" w:rsidR="00E07F63" w:rsidRPr="00E07F63" w:rsidRDefault="00E13582" w:rsidP="00F03D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6A7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gio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FCC5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E3AD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3DD7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2E6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EF482" w14:textId="65F27F09" w:rsidR="00E07F63" w:rsidRPr="00E07F63" w:rsidRDefault="00A64B79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verage m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ss per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>individua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D)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474" w14:textId="410DF792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verage i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em per individual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D)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F2BF30" w14:textId="77777777" w:rsidR="00E07F63" w:rsidRPr="00851150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745C2A" w:rsidRPr="00E07F63" w14:paraId="20E38A24" w14:textId="77777777" w:rsidTr="00745C2A">
        <w:trPr>
          <w:trHeight w:val="315"/>
        </w:trPr>
        <w:tc>
          <w:tcPr>
            <w:tcW w:w="1266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267FFD4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Seabi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ACE3C9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4F80949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A88FC79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44AAEAE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01C4BC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895351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5F238F8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EEAF6" w:themeFill="accent1" w:themeFillTint="33"/>
            <w:vAlign w:val="center"/>
            <w:hideMark/>
          </w:tcPr>
          <w:p w14:paraId="7246CAEB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</w:tr>
      <w:tr w:rsidR="00E07F63" w:rsidRPr="00E07F63" w14:paraId="39C98FCE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43748CA" w14:textId="77777777" w:rsidR="00E07F63" w:rsidRPr="00E07F63" w:rsidRDefault="00E07F63" w:rsidP="00E1358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Fulmarus glacialis) </w:t>
            </w:r>
          </w:p>
        </w:tc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F052A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 and Jan Maye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A0F39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DD6E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A16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E71AC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FA9D6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56E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148F49" w14:textId="0230450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7CFC5B6" w14:textId="77777777" w:rsidTr="00745C2A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9E92B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FA89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A353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86A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 (regurgitat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8EC1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4E85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168B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0AB63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CC9A0" w14:textId="334A91B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33AAC53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E08EA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CF3E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B5EC5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79B8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60AB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E600A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4996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6EEDC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A5870D" w14:textId="1CF67BE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584AE4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F1EB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8721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E0C4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DA393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2C88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62D38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5ACE7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B0A4C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AEE499" w14:textId="2E41C333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D49D89A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1FAF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958D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5397E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n Maye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F686B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9B6E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6CE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D6514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F81B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3C605E" w14:textId="1FA040BB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DFF81F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077FB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B350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EDDAB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Eastern se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ED109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1ACA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A11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E413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9057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2A2E1" w14:textId="29E9A60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8FDB2B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2A57C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75F56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53A21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7F39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DB620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4D37F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884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D1B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15DE4A" w14:textId="4D3665E2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12093C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F188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C2C3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9E10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9B6E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419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ACA1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A742D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8±0.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BB5F4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32 ± 5.5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443E8D" w14:textId="089E47BB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Trevail&lt;/Author&gt;&lt;Year&gt;2014&lt;/Year&gt;&lt;RecNum&gt;118&lt;/RecNum&gt;&lt;DisplayText&gt;(Trevail et al., 2014; Trevail et al., 2015)&lt;/DisplayText&gt;&lt;record&gt;&lt;rec-number&gt;118&lt;/rec-number&gt;&lt;foreign-keys&gt;&lt;key app="EN" db-id="rfftxfrp5xxvp1eedz6vpfs7t95sssfzz5pf" timestamp="1517485787"&gt;118&lt;/key&gt;&lt;/foreign-keys&gt;&lt;ref-type name="Book"&gt;6&lt;/ref-type&gt;&lt;contributors&gt;&lt;authors&gt;&lt;author&gt;Trevail, A. M.&lt;/author&gt;&lt;author&gt;Gabrielsen, G. W.&lt;/author&gt;&lt;author&gt;Kuhn, S.&lt;/author&gt;&lt;author&gt;Bock, A.&lt;/author&gt;&lt;author&gt;Van Franeker, J. A.&lt;/author&gt;&lt;/authors&gt;&lt;/contributors&gt;&lt;titles&gt;&lt;title&gt;Plastic Ingestion by Northern Fulmars, Fulmarus glacialis, in Svalbard and Iceland, and Relationships between Plastic Ingestion and Contaminant Uptake&lt;/title&gt;&lt;/titles&gt;&lt;number&gt;029&lt;/number&gt;&lt;dates&gt;&lt;year&gt;2014&lt;/year&gt;&lt;/dates&gt;&lt;publisher&gt;Norsk Polarinstitutt&lt;/publisher&gt;&lt;urls&gt;&lt;related-urls&gt;&lt;url&gt;http://hdl.handle.net/11250/2358012&lt;/url&gt;&lt;/related-urls&gt;&lt;/urls&gt;&lt;custom4&gt;Impact&lt;/custom4&gt;&lt;custom7&gt;Norway Iceland&lt;/custom7&gt;&lt;/record&gt;&lt;/Cite&gt;&lt;Cite&gt;&lt;Author&gt;Trevail&lt;/Author&gt;&lt;Year&gt;2015&lt;/Year&gt;&lt;RecNum&gt;25&lt;/RecNum&gt;&lt;record&gt;&lt;rec-number&gt;25&lt;/rec-number&gt;&lt;foreign-keys&gt;&lt;key app="EN" db-id="rfftxfrp5xxvp1eedz6vpfs7t95sssfzz5pf" timestamp="1517485786"&gt;25&lt;/key&gt;&lt;/foreign-keys&gt;&lt;ref-type name="Journal Article"&gt;17&lt;/ref-type&gt;&lt;contributors&gt;&lt;authors&gt;&lt;author&gt;Trevail, A. M.&lt;/author&gt;&lt;author&gt;Gabrielsen, G. W.&lt;/author&gt;&lt;author&gt;Kuhn, S.&lt;/author&gt;&lt;author&gt;Van Franeker, J. A.&lt;/author&gt;&lt;/authors&gt;&lt;/contributors&gt;&lt;titles&gt;&lt;title&gt;Elevated levels of ingested plastic in a high Arctic seabird, the northern fulmar (Fulmarus glacialis)&lt;/title&gt;&lt;secondary-title&gt;Polar Biology&lt;/secondary-title&gt;&lt;/titles&gt;&lt;periodical&gt;&lt;full-title&gt;Polar Biology&lt;/full-title&gt;&lt;/periodical&gt;&lt;pages&gt;975-981&lt;/pages&gt;&lt;volume&gt;38&lt;/volume&gt;&lt;number&gt;7&lt;/number&gt;&lt;dates&gt;&lt;year&gt;2015&lt;/year&gt;&lt;/dates&gt;&lt;isbn&gt;0722-4060&lt;/isbn&gt;&lt;urls&gt;&lt;related-urls&gt;&lt;url&gt;https://link.springer.com/article/10.1007/s00300-015-1657-4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6" w:tooltip="Trevail, 2014 #1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7" w:tooltip="Trevail, 2015 #2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EDB9056" w14:textId="77777777" w:rsidTr="00F03DBB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2B42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561B1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A93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Norway, Barents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D6F2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-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E472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FD1D3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632F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6 ± 0.176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EE67A1" w14:textId="0B277468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7.4 ± 26.8 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0A57EB" w14:textId="5811154A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5" w:tooltip="Herzke, 2016 #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rzk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50D1BA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D156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6AC1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9F3D3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FCAB8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CD1E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C5FE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991A5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405C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AF318F" w14:textId="54C1514F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082CD3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BCF3C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79EF5C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E08FF7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FFADCE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B7EB8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F92C3D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23005F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1F8AE" w14:textId="0BE7966D" w:rsidR="00E07F63" w:rsidRPr="00E07F63" w:rsidRDefault="0033708C" w:rsidP="00A64B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79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.53 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3DFF94" w14:textId="343154A2" w:rsidR="00E07F63" w:rsidRPr="00851150" w:rsidRDefault="00CC75E0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E6BDA08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07D23B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909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7D664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CAA0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9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68B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18139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B48EA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D16DBE" w14:textId="70C9A719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4AB52E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82DB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1F74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1EEA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ED8F4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F68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89DB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C75FB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03E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6375D0" w14:textId="4AFF18EB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CDA7C8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9927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9DF3D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A118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2E83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F79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9A2E4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DCE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CCD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21C75" w14:textId="34F670DC" w:rsidR="00E07F63" w:rsidRPr="00851150" w:rsidRDefault="00E07F63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="002014CF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01E8757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E776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6D5F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C33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vis Strai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7FB2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28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FCA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383EE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–0.3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2E5E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 ± 2.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C9FC80" w14:textId="17BCBD10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6&lt;/Year&gt;&lt;RecNum&gt;92&lt;/RecNum&gt;&lt;DisplayText&gt;(Mallory et al., 2006)&lt;/DisplayText&gt;&lt;record&gt;&lt;rec-number&gt;92&lt;/rec-number&gt;&lt;foreign-keys&gt;&lt;key app="EN" db-id="rfftxfrp5xxvp1eedz6vpfs7t95sssfzz5pf" timestamp="1517485787"&gt;92&lt;/key&gt;&lt;/foreign-keys&gt;&lt;ref-type name="Journal Article"&gt;17&lt;/ref-type&gt;&lt;contributors&gt;&lt;authors&gt;&lt;author&gt;Mallory, M. L.&lt;/author&gt;&lt;author&gt;Roberston, G. J.&lt;/author&gt;&lt;author&gt;Moenting, A.&lt;/author&gt;&lt;/authors&gt;&lt;/contributors&gt;&lt;auth-address&gt;Canadian Wildlife Service, Iqaluit, NU, CANADA. mark.mallory@ec.gc.ca&lt;/auth-address&gt;&lt;titles&gt;&lt;title&gt;Marine plastic debris in northern fulmars from Davis Strait, Nunavut, Canada&lt;/title&gt;&lt;secondary-title&gt;Marine Pollution Bulletin&lt;/secondary-title&gt;&lt;/titles&gt;&lt;periodical&gt;&lt;full-title&gt;Marine Pollution Bulletin&lt;/full-title&gt;&lt;/periodical&gt;&lt;pages&gt;813-5&lt;/pages&gt;&lt;volume&gt;52&lt;/volume&gt;&lt;number&gt;7&lt;/number&gt;&lt;edition&gt;2006/06/07&lt;/edition&gt;&lt;dates&gt;&lt;year&gt;2006&lt;/year&gt;&lt;pub-dates&gt;&lt;date&gt;Jul&lt;/date&gt;&lt;/pub-dates&gt;&lt;/dates&gt;&lt;isbn&gt;0025-326X (Print)&amp;#xD;0025-326X (Linking)&lt;/isbn&gt;&lt;accession-num&gt;16753186&lt;/accession-num&gt;&lt;urls&gt;&lt;related-urls&gt;&lt;url&gt;https://www.ncbi.nlm.nih.gov/pubmed/16753186&lt;/url&gt;&lt;/related-urls&gt;&lt;/urls&gt;&lt;custom4&gt;Impact&lt;/custom4&gt;&lt;custom7&gt;Canada&lt;/custom7&gt;&lt;electronic-resource-num&gt;10.1016/j.marpolbul.2006.04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1" w:tooltip="Mallory, 2006 #9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 et al., 200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3FE474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EF548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8BD53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801CC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Vera, Northern Devo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DC471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-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F5C6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A88D6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453B7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0689D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4 ± 2.1SE (of affected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3AA04" w14:textId="4F718A48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8&lt;/Year&gt;&lt;RecNum&gt;91&lt;/RecNum&gt;&lt;DisplayText&gt;(Mallory, 2008)&lt;/DisplayText&gt;&lt;record&gt;&lt;rec-number&gt;91&lt;/rec-number&gt;&lt;foreign-keys&gt;&lt;key app="EN" db-id="rfftxfrp5xxvp1eedz6vpfs7t95sssfzz5pf" timestamp="1517485787"&gt;91&lt;/key&gt;&lt;/foreign-keys&gt;&lt;ref-type name="Journal Article"&gt;17&lt;/ref-type&gt;&lt;contributors&gt;&lt;authors&gt;&lt;author&gt;Mallory, M. L.&lt;/author&gt;&lt;/authors&gt;&lt;/contributors&gt;&lt;auth-address&gt;Canadian Wildlife Service, P.O. Box 1714, Iqaluit, NU, Canada X0A 0H0. mark.mallory@ec.gc.ca&lt;/auth-address&gt;&lt;titles&gt;&lt;title&gt;Marine plastic debris in northern fulmars from the Canadian high Arctic&lt;/title&gt;&lt;secondary-title&gt;Marine Pollution Bulletin&lt;/secondary-title&gt;&lt;/titles&gt;&lt;periodical&gt;&lt;full-title&gt;Marine Pollution Bulletin&lt;/full-title&gt;&lt;/periodical&gt;&lt;pages&gt;1501-4&lt;/pages&gt;&lt;volume&gt;56&lt;/volume&gt;&lt;number&gt;8&lt;/number&gt;&lt;edition&gt;2008/05/27&lt;/edition&gt;&lt;dates&gt;&lt;year&gt;2008&lt;/year&gt;&lt;pub-dates&gt;&lt;date&gt;Aug&lt;/date&gt;&lt;/pub-dates&gt;&lt;/dates&gt;&lt;isbn&gt;0025-326X (Print)&amp;#xD;0025-326X (Linking)&lt;/isbn&gt;&lt;accession-num&gt;18501383&lt;/accession-num&gt;&lt;urls&gt;&lt;related-urls&gt;&lt;url&gt;https://www.ncbi.nlm.nih.gov/pubmed/18501383&lt;/url&gt;&lt;/related-urls&gt;&lt;/urls&gt;&lt;custom4&gt;Impact&lt;/custom4&gt;&lt;custom7&gt;Canada&lt;/custom7&gt;&lt;electronic-resource-num&gt;10.1016/j.marpolbul.2008.04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0" w:tooltip="Mallory, 2008 #9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, 200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3FD1166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0130E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BD098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230EC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FBC65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582D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AA1D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FA69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50 g (SD 0.099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7802B8" w14:textId="7957D57D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0D2855" w14:textId="391EF483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62ECBFE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5538D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3997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D3CEA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earle, Eastern Baffi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AD08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D82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CD372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C95FE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24 g (SD 0.162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711C79" w14:textId="02600261" w:rsidR="00E07F63" w:rsidRPr="00E07F63" w:rsidRDefault="00E07F63" w:rsidP="00A64B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.6 </w:t>
            </w:r>
            <w:r w:rsidR="00A64B79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="00A64B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5E3BF4" w14:textId="6E1FDB3E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C37AA2F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54ACA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FA92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B82E8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DCE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494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6A19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5F635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5+-0.025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2BF2D" w14:textId="3ABC39C9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4</w:t>
            </w:r>
            <w:r w:rsidR="00A64B79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1CC829" w14:textId="5F355A77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F87136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88860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A497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30C6A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brador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42A50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1D0A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6DFEE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940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+-0.2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DC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9+-1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60ABF" w14:textId="324B1C3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942DF1F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015F3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ADBA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93E7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E145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E9D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5BF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7B6C5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98+-0.311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83C2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.7+-28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28188F" w14:textId="417A182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00DF20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963AA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F855CB0" w14:textId="080C4D5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A41B6EF" w14:textId="2F6A352E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C0C6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13D759" w14:textId="4B604B0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395A15" w14:textId="7174FDA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D41AEEB" w14:textId="7994EA53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.2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2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BE05EA9" w14:textId="5C3C904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99C6BCF" w14:textId="11CB69E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10E0CC0E" w14:textId="232321AB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93FF43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CB7B6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ED864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8567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097D4" w14:textId="49E1086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D834C" w14:textId="303396E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212C7F1" w14:textId="57496B9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34.9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D070C" w14:textId="2A54C9B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542E6E" w14:textId="43AA25B2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85FEFC" w14:textId="77777777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421E93" w:rsidRPr="00E07F63" w14:paraId="54677303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7672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12C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772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fjord, Ice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29B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D27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CCDF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ABF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+-0.04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02B2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+-0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8AEB09" w14:textId="7C9FCCF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hn&lt;/Author&gt;&lt;Year&gt;2012&lt;/Year&gt;&lt;RecNum&gt;90&lt;/RecNum&gt;&lt;DisplayText&gt;(Kuhn and van Franeker, 2012)&lt;/DisplayText&gt;&lt;record&gt;&lt;rec-number&gt;90&lt;/rec-number&gt;&lt;foreign-keys&gt;&lt;key app="EN" db-id="rfftxfrp5xxvp1eedz6vpfs7t95sssfzz5pf" timestamp="1517485787"&gt;90&lt;/key&gt;&lt;/foreign-keys&gt;&lt;ref-type name="Journal Article"&gt;17&lt;/ref-type&gt;&lt;contributors&gt;&lt;authors&gt;&lt;author&gt;Kuhn, S.&lt;/author&gt;&lt;author&gt;van Franeker, J. A.&lt;/author&gt;&lt;/authors&gt;&lt;/contributors&gt;&lt;auth-address&gt;IMARES Wageningen UR, P.O. Box 167, 1790 AD Den Burg (Texel), The Netherlands. susanne.knhn@wur.nl&lt;/auth-address&gt;&lt;titles&gt;&lt;title&gt;Plastic ingestion by the northern fulmar (Fulmarus glacialis) in Iceland&lt;/title&gt;&lt;secondary-title&gt;Marine Pollution Bulletin&lt;/secondary-title&gt;&lt;/titles&gt;&lt;periodical&gt;&lt;full-title&gt;Marine Pollution Bulletin&lt;/full-title&gt;&lt;/periodical&gt;&lt;pages&gt;1252-4&lt;/pages&gt;&lt;volume&gt;64&lt;/volume&gt;&lt;number&gt;6&lt;/number&gt;&lt;edition&gt;2012/03/30&lt;/edition&gt;&lt;dates&gt;&lt;year&gt;2012&lt;/year&gt;&lt;pub-dates&gt;&lt;date&gt;Jun&lt;/date&gt;&lt;/pub-dates&gt;&lt;/dates&gt;&lt;isbn&gt;1879-3363 (Electronic)&amp;#xD;0025-326X (Linking)&lt;/isbn&gt;&lt;accession-num&gt;22455662&lt;/accession-num&gt;&lt;urls&gt;&lt;related-urls&gt;&lt;url&gt;https://www.ncbi.nlm.nih.gov/pubmed/22455662&lt;/url&gt;&lt;/related-urls&gt;&lt;/urls&gt;&lt;custom4&gt;Impact&lt;/custom4&gt;&lt;custom7&gt;Iceland&lt;/custom7&gt;&lt;electronic-resource-num&gt;10.1016/j.marpolbul.2012.02.02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4" w:tooltip="Kuhn, 2012 #9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hn and van Franeker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3182C7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B423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C3483B" w14:textId="58033ED9" w:rsidR="00421E93" w:rsidRPr="00E07F63" w:rsidRDefault="000176D9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B6F200" w14:textId="48176AC6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EB9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C52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F8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1C7A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98C1F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54D30D" w14:textId="779BA0F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urinck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A90B9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72B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3F90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A0AD94" w14:textId="29861C8D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FD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06  (fulmars with &gt;0.1 g plastic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9B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54DE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87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9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0267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EE16A" w14:textId="0465FA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SPAR Commission&lt;/Author&gt;&lt;Year&gt;2009&lt;/Year&gt;&lt;RecNum&gt;124&lt;/RecNum&gt;&lt;DisplayText&gt;(OSPAR Commission, 2009)&lt;/DisplayText&gt;&lt;record&gt;&lt;rec-number&gt;124&lt;/rec-number&gt;&lt;foreign-keys&gt;&lt;key app="EN" db-id="rfftxfrp5xxvp1eedz6vpfs7t95sssfzz5pf" timestamp="1517485787"&gt;124&lt;/key&gt;&lt;/foreign-keys&gt;&lt;ref-type name="Report"&gt;27&lt;/ref-type&gt;&lt;contributors&gt;&lt;authors&gt;&lt;author&gt;OSPAR Commission,&lt;/author&gt;&lt;/authors&gt;&lt;/contributors&gt;&lt;titles&gt;&lt;title&gt;Marine litter in the North-East Atlantic Region: Assessment and priorities for response&lt;/title&gt;&lt;/titles&gt;&lt;section&gt;127&lt;/section&gt;&lt;dates&gt;&lt;year&gt;2009&lt;/year&gt;&lt;/dates&gt;&lt;pub-location&gt;London, United Kingdom&lt;/pub-location&gt;&lt;urls&gt;&lt;/urls&gt;&lt;custom1&gt;Sources&lt;/custom1&gt;&lt;custom3&gt;Distribution&lt;/custom3&gt;&lt;custom5&gt;Response&lt;/custom5&gt;&lt;custom6&gt;Crosscutting&lt;/custom6&gt;&lt;custom7&gt;Non-Arctic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2" w:tooltip="OSPAR Commission, 2009 #12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SPAR Commission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25B054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6EF4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C96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BE19B" w14:textId="6028F823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AAA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20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B33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9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C862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6958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± 0.0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7D3E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3 ± 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CCA177" w14:textId="08CD93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2013&lt;/Year&gt;&lt;RecNum&gt;472&lt;/RecNum&gt;&lt;DisplayText&gt;(van Franeker and The SNS Fulmar Study Group, 2013)&lt;/DisplayText&gt;&lt;record&gt;&lt;rec-number&gt;472&lt;/rec-number&gt;&lt;foreign-keys&gt;&lt;key app="EN" db-id="rfftxfrp5xxvp1eedz6vpfs7t95sssfzz5pf" timestamp="1525343150"&gt;472&lt;/key&gt;&lt;/foreign-keys&gt;&lt;ref-type name="Report"&gt;27&lt;/ref-type&gt;&lt;contributors&gt;&lt;authors&gt;&lt;author&gt;van Franeker, J. A.&lt;/author&gt;&lt;author&gt;The SNS Fulmar Study Group,&lt;/author&gt;&lt;/authors&gt;&lt;tertiary-authors&gt;&lt;author&gt;IMARES&lt;/author&gt;&lt;/tertiary-authors&gt;&lt;/contributors&gt;&lt;titles&gt;&lt;title&gt;Fulmar Litter EcoQO monitoring along Dutch&amp;#xD;and North Sea coasts – Update 2010 and 2011&lt;/title&gt;&lt;secondary-title&gt;MARES Report&lt;/secondary-title&gt;&lt;/titles&gt;&lt;pages&gt;61pp&lt;/pages&gt;&lt;volume&gt;C076/13&lt;/volume&gt;&lt;dates&gt;&lt;year&gt;2013&lt;/year&gt;&lt;/dates&gt;&lt;pub-location&gt;Texel&lt;/pub-location&gt;&lt;publisher&gt;IMARES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9" w:tooltip="van Franeker, 2013 #4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 and The SNS Fulmar Study Group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3AFC656" w14:textId="77777777" w:rsidTr="00745C2A">
        <w:trPr>
          <w:trHeight w:val="78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E583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E744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415737" w14:textId="1B9716C1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BB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5C6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86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F18E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3 ± 0.3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0289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9 ± 29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C7ACD" w14:textId="1FA237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revail 2014; van Franek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sk&lt;/Author&gt;&lt;Year&gt;2016&lt;/Year&gt;&lt;RecNum&gt;119&lt;/RecNum&gt;&lt;DisplayText&gt;(Ask et al., 2016)&lt;/DisplayText&gt;&lt;record&gt;&lt;rec-number&gt;119&lt;/rec-number&gt;&lt;foreign-keys&gt;&lt;key app="EN" db-id="rfftxfrp5xxvp1eedz6vpfs7t95sssfzz5pf" timestamp="1517485787"&gt;119&lt;/key&gt;&lt;/foreign-keys&gt;&lt;ref-type name="Book"&gt;6&lt;/ref-type&gt;&lt;contributors&gt;&lt;authors&gt;&lt;author&gt;Ask, A.&lt;/author&gt;&lt;author&gt;Anker-Nilssen, T.&lt;/author&gt;&lt;author&gt;Herzke, D. &lt;/author&gt;&lt;author&gt;Trevail, A. M.&lt;/author&gt;&lt;author&gt;van Franeker, J. A.&lt;/author&gt;&lt;author&gt;Gabrielsen, G. W.&lt;/author&gt;&lt;/authors&gt;&lt;/contributors&gt;&lt;titles&gt;&lt;title&gt;Contaminants in northern fulmars (Fulmarus glacialis) exposed to plastic&lt;/title&gt;&lt;/titles&gt;&lt;dates&gt;&lt;year&gt;2016&lt;/year&gt;&lt;/dates&gt;&lt;pub-location&gt;Copenhagen K.&lt;/pub-location&gt;&lt;publisher&gt;Nordic Council of Ministers&lt;/publisher&gt;&lt;isbn&gt;928934704X&lt;/isbn&gt;&lt;urls&gt;&lt;related-urls&gt;&lt;url&gt;https://www.wur.nl/upload_mm/2/e/8/fb80d083-5264-4576-b6fd-34cb9addb092_Ask2016_FulmarPlasticIngChemicalReport_TemaNord543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20B6C9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958D6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ünnich’s guillemot/ Thick-billed murr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Uria lomvi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86B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39F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63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D2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6C5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0EC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F4C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B5EB2A" w14:textId="63D6FCD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73034B1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50ED5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ED7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F86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90C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78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36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20A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963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07B6F8" w14:textId="7AABAEA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AE597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63B87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9B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77C7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E73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F6E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C48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771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B01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8A821D" w14:textId="0D06F9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ACD90F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AC11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A47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41666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68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2ED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5C76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4278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1E97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AB61A4" w14:textId="7058BA2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B2738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3E48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0B7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2BA2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253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8DB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B3B8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55A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6549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4170" w14:textId="20257AE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8A28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AB19B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0A1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ECE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03F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49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DF1E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13A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8325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343962" w14:textId="3D852D9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39F4729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45CC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DA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0C90C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BEF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2B1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D845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3A9B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5B2A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765B74" w14:textId="2CB3EA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F29179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79B7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FA2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AD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09A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19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F5F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202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555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5+-0.04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EC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4+-0.7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AA3CFD" w14:textId="797740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lliot et al. 1990 unpub, Heneman 1988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1DA74E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C3A7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FBAE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33F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543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C0C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C55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DA1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31B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A9E75" w14:textId="0484464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07A596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FA802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7B68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58BBE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Breton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D44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B8AC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5C55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FC97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F93B8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11B5435" w14:textId="5D6586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736562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0C5CB8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1E73A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E46C3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B5AD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D4AB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0C520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57038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3F5A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26F69B0" w14:textId="705E7D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12D3E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A9438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5550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B0586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900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0A8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27B11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666FE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848E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F672C14" w14:textId="24AF67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0D5DC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315840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B12F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479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44B0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40E4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8AC5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EC42E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74915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9CDED16" w14:textId="45F6D2C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A5AE1A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D36D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1F7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241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7C0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7C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E3A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36E8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524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4 (SD 0.20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B0AB3A" w14:textId="69ADB2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C2E4A36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151A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623D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E9E0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he Minarets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CB5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6A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E6A7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B05E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03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3FC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 (SD0.2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DBB7FE" w14:textId="181555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F499BB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E1E9A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CDA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F94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patok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BEA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119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A7AB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5CF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2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0E1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 (SD 0.64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B7A9AA" w14:textId="2C32A3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AF7E5D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BA4C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17128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2F87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igges Sou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3E4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AD5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E46A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1C6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1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779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7 (SD 0.6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3DCB5D" w14:textId="640D06D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D7929E" w14:textId="77777777" w:rsidTr="00F03DBB">
        <w:trPr>
          <w:trHeight w:val="153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8F6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6477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60FA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7F7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922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FE8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1C3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17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9FB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0 (SD 1.3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329DAB" w14:textId="6E241E7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67EE2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420AE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C071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5C27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070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C05A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64BFC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C205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03 ± 0.0162 g (with one common murre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F1224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1 ± 0.291 (with one common murre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6058910" w14:textId="6D21FD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36A7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28F3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467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ECE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2E9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E7F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34FE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973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944E1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852398" w14:textId="57E6E22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31ADCF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0929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284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2BBD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C30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B89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2B4B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BD3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F4E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, 0 (0-3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E13EC3" w14:textId="1542882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alk&lt;/Author&gt;&lt;Year&gt;1993&lt;/Year&gt;&lt;RecNum&gt;415&lt;/RecNum&gt;&lt;DisplayText&gt;(Falk and Durinck, 1993)&lt;/DisplayText&gt;&lt;record&gt;&lt;rec-number&gt;415&lt;/rec-number&gt;&lt;foreign-keys&gt;&lt;key app="EN" db-id="rfftxfrp5xxvp1eedz6vpfs7t95sssfzz5pf" timestamp="1521640797"&gt;415&lt;/key&gt;&lt;/foreign-keys&gt;&lt;ref-type name="Journal Article"&gt;17&lt;/ref-type&gt;&lt;contributors&gt;&lt;authors&gt;&lt;author&gt;Falk, K.&lt;/author&gt;&lt;author&gt;Durinck, J.&lt;/author&gt;&lt;/authors&gt;&lt;/contributors&gt;&lt;titles&gt;&lt;title&gt;The winter diet of thick-billed murres, Uria lomvia, in western Greenland, 1988–1989&lt;/title&gt;&lt;secondary-title&gt;Canadian Journal of Zoology&lt;/secondary-title&gt;&lt;/titles&gt;&lt;periodical&gt;&lt;full-title&gt;Canadian Journal of Zoology&lt;/full-title&gt;&lt;/periodical&gt;&lt;pages&gt;264-272&lt;/pages&gt;&lt;volume&gt;71&lt;/volume&gt;&lt;number&gt;2&lt;/number&gt;&lt;section&gt;264&lt;/section&gt;&lt;dates&gt;&lt;year&gt;1993&lt;/year&gt;&lt;/dates&gt;&lt;isbn&gt;0008-4301&amp;#xD;1480-3283&lt;/isbn&gt;&lt;urls&gt;&lt;/urls&gt;&lt;custom4&gt;Impact&lt;/custom4&gt;&lt;electronic-resource-num&gt;10.1139/z93-03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4" w:tooltip="Falk, 1993 #4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alk and Durinck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05ADA08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E5B86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E088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E780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yut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D34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FC9B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F9FC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63E2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49C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FB976" w14:textId="27A4D5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lk unpub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3A3545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6B298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57B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5C4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B03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34C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7F594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1ED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451A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2359D5" w14:textId="096DC0B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2000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9C576E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1A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Uria aalge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1CD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9097E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FF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BB4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80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E675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24E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F68D6D" w14:textId="777777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y 1980</w:t>
            </w:r>
          </w:p>
        </w:tc>
      </w:tr>
      <w:tr w:rsidR="00421E93" w:rsidRPr="00E07F63" w14:paraId="4EA4B59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D2DF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D57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7A7E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169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A64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567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5D87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2A1E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DF53F4" w14:textId="5A002DF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B9404C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D76F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CDD4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296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961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1C8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83A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046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EAC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2A02C7" w14:textId="6827E7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85E0A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E4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43F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129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F85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27E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93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BDEE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15F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A90733" w14:textId="106B11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affar unpub data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F605F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0953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FC3B3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B8BC7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3B4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C92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F175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4751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E0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276FBB" w14:textId="172EABE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4A591C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C4FB4E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18DD3DB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A9590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new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358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C7E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D611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85D2C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98BDB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56379F4" w14:textId="0FAEE15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B0343F" w14:textId="77777777" w:rsidTr="008E6DF4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496E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B2AB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438F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F3C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A8D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1FF6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D89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D25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 ± 0.0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D6C77F" w14:textId="30C8C3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7BC4FA" w14:textId="77777777" w:rsidTr="00F03DBB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DD117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auk/dovekie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lle alle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908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9D02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337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88A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15B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3589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710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5F34DC" w14:textId="7B1CDA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; Gjertz et al., 1985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Cite&gt;&lt;Author&gt;Gjertz&lt;/Author&gt;&lt;Year&gt;1985&lt;/Year&gt;&lt;RecNum&gt;423&lt;/RecNum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02B36B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4051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FF1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18D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890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1D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4E3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EEE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4B7C7" w14:textId="07ACD1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C6FCA9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DEFA2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E69F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479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9BF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724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D49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6E7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C26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5E870C" w14:textId="3E1C348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4A24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C37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8D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59E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3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55E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F11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"present"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0B3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04B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6E94AB" w14:textId="3A23D16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2BB2A9" w14:textId="77777777" w:rsidTr="00E71D9E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6C43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7001F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8BC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hore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283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7A3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D341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3DC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1E4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06AD1A" w14:textId="20611805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Robertson et al. 2006 unpub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.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In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0B88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71CCA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C59C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1984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923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78B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84DB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941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A2D5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DC573D" w14:textId="62BEDAF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6E1C692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7583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4806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E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hit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B98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86F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B59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C891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183±0.0205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2F9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38+-0.404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7F68BC" w14:textId="0671EB3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fe&lt;/Author&gt;&lt;Year&gt;2015&lt;/Year&gt;&lt;RecNum&gt;26&lt;/RecNum&gt;&lt;DisplayText&gt;(Fife et al., 2015)&lt;/DisplayText&gt;&lt;record&gt;&lt;rec-number&gt;26&lt;/rec-number&gt;&lt;foreign-keys&gt;&lt;key app="EN" db-id="rfftxfrp5xxvp1eedz6vpfs7t95sssfzz5pf" timestamp="1517485786"&gt;26&lt;/key&gt;&lt;/foreign-keys&gt;&lt;ref-type name="Journal Article"&gt;17&lt;/ref-type&gt;&lt;contributors&gt;&lt;authors&gt;&lt;author&gt;Fife, D. T.&lt;/author&gt;&lt;author&gt;Robertson, G. J.&lt;/author&gt;&lt;author&gt;Shutler, D.&lt;/author&gt;&lt;author&gt;Braune, B. M.&lt;/author&gt;&lt;author&gt;Mallory, M. L.&lt;/author&gt;&lt;/authors&gt;&lt;/contributors&gt;&lt;auth-address&gt;Department of Biology, Acadia University, Wolfville, NS B4P 2R6, Canada. Electronic address: danielle.t.fife@gmail.com.&amp;#xD;Wildlife Research Division, Environment Canada, 6 Bruce Street, Mount Pearl, NL A1N 4T3, Canada.&amp;#xD;Department of Biology, Acadia University, Wolfville, NS B4P 2R6, Canada.&amp;#xD;National Wildlife Research Centre, Raven Road, Carleton University, Ottawa, ON K1A 0H3, Canada.&lt;/auth-address&gt;&lt;titles&gt;&lt;title&gt;Trace elements and ingested plastic debris in wintering dovekies (Alle alle)&lt;/title&gt;&lt;secondary-title&gt;Marine Pollution Bulletin&lt;/secondary-title&gt;&lt;/titles&gt;&lt;periodical&gt;&lt;full-title&gt;Marine Pollution Bulletin&lt;/full-title&gt;&lt;/periodical&gt;&lt;pages&gt;368-71&lt;/pages&gt;&lt;volume&gt;91&lt;/volume&gt;&lt;number&gt;1&lt;/number&gt;&lt;edition&gt;2014/12/17&lt;/edition&gt;&lt;dates&gt;&lt;year&gt;2015&lt;/year&gt;&lt;pub-dates&gt;&lt;date&gt;Feb 15&lt;/date&gt;&lt;/pub-dates&gt;&lt;/dates&gt;&lt;isbn&gt;1879-3363 (Electronic)&amp;#xD;0025-326X (Linking)&lt;/isbn&gt;&lt;accession-num&gt;25499966&lt;/accession-num&gt;&lt;urls&gt;&lt;related-urls&gt;&lt;url&gt;https://www.ncbi.nlm.nih.gov/pubmed/25499966&lt;/url&gt;&lt;/related-urls&gt;&lt;/urls&gt;&lt;custom4&gt;Impact&lt;/custom4&gt;&lt;custom7&gt;Canada&lt;/custom7&gt;&lt;electronic-resource-num&gt;10.1016/j.marpolbul.2014.11.02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6" w:tooltip="Fife, 2015 #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fe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6B85C77" w14:textId="77777777" w:rsidTr="00E71D9E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8B93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A476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EF5C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lyrood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8B6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B19D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BCA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3AA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49+-0.0280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F46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070+-3.91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D0F79F" w14:textId="087E399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820D02" w14:textId="77777777" w:rsidTr="00745C2A">
        <w:trPr>
          <w:trHeight w:val="539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C002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5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22D5C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F60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8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DB8C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5B2C6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66CDA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90712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F4B72DB" w14:textId="3F1BC9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and Durinck unpub.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CD35E4" w14:textId="77777777" w:rsidTr="00B50AB5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39CA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80F543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1E3FE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uyt Is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597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766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6CD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61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B0B99A" w14:textId="353AA77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dersen&lt;/Author&gt;&lt;Year&gt;2001&lt;/Year&gt;&lt;RecNum&gt;414&lt;/RecNum&gt;&lt;DisplayText&gt;(Pedersen and Falk, 2001)&lt;/DisplayText&gt;&lt;record&gt;&lt;rec-number&gt;414&lt;/rec-number&gt;&lt;foreign-keys&gt;&lt;key app="EN" db-id="rfftxfrp5xxvp1eedz6vpfs7t95sssfzz5pf" timestamp="1521640616"&gt;414&lt;/key&gt;&lt;/foreign-keys&gt;&lt;ref-type name="Journal Article"&gt;17&lt;/ref-type&gt;&lt;contributors&gt;&lt;authors&gt;&lt;author&gt;Pedersen, C. E.&lt;/author&gt;&lt;author&gt;Falk, K.&lt;/author&gt;&lt;/authors&gt;&lt;/contributors&gt;&lt;titles&gt;&lt;title&gt;Chick diet of dovekies Alle alle in Northwest Greenland&lt;/title&gt;&lt;secondary-title&gt;Polar Biology&lt;/secondary-title&gt;&lt;/titles&gt;&lt;periodical&gt;&lt;full-title&gt;Polar Biology&lt;/full-title&gt;&lt;/periodical&gt;&lt;pages&gt;53-58&lt;/pages&gt;&lt;volume&gt;24&lt;/volume&gt;&lt;number&gt;1&lt;/number&gt;&lt;section&gt;53&lt;/section&gt;&lt;dates&gt;&lt;year&gt;2001&lt;/year&gt;&lt;/dates&gt;&lt;isbn&gt;0722-4060&amp;#xD;1432-2056&lt;/isbn&gt;&lt;urls&gt;&lt;/urls&gt;&lt;custom4&gt;Impact&lt;/custom4&gt;&lt;electronic-resource-num&gt;10.1007/s00300000017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3" w:tooltip="Pedersen, 2001 #4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dersen and Falk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534EC2A9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9949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ADBB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0AD5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31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B6A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372543" w14:textId="7A90C49E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gments – 50%; 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D4E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D123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435634" w14:textId="372AEDD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F7B601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F8EA8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6EF497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4AA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Farewel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EC94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0754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F34DA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9AB60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EAAD2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A5A8046" w14:textId="43219277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C177C4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60DFD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41B5DB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B63DE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7249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6EE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9CDB9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449B8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B2B78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DCC03FB" w14:textId="462A5811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ED3FA79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1C944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70A4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52A5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3CF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939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29D8F5" w14:textId="742CBAA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gments – 50%; 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750F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E98C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B60469" w14:textId="13403E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309E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53CD4FE" w14:textId="53AE017C" w:rsidR="00421E93" w:rsidRPr="00E07F63" w:rsidRDefault="00421E93" w:rsidP="00E63F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tridacty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3D05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D73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6B4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629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961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CEF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FD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AE7E4F" w14:textId="2E265B4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54DB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4DB8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C744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639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C0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1E9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14E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F9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96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5FAA4F" w14:textId="31CFC2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14D9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548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444E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474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F45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0E3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735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6CF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A55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DC4789" w14:textId="11F561B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911D2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9F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C9F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813D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AF8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0A7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7BAA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45D0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5880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4823C6" w14:textId="17AFE3E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AD4E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819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A326B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01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728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B5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31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C87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46F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14D7F2" w14:textId="7622433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E1EAC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CAB90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CBB7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451E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2BC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7D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8BF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70C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0B6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6FDF80" w14:textId="09F7F8B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BD069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4B78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6D4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3AA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0EF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29D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3BBE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7FA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F92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237E9C" w14:textId="5C0843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3E7C1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B25FC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11A4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F3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EC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D13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F48D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78B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+-0.009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9F879B" w14:textId="6D6AFA5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2437D" w14:textId="6CE847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5F9F49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35EACAF" w14:textId="45BF05B7" w:rsidR="00421E93" w:rsidRPr="00E07F63" w:rsidRDefault="00421E93" w:rsidP="00E63F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brev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1379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30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374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4FD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C11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DC7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D27C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0AC37A" w14:textId="2553842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A973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291EF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9573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8B83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58D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FC4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6BA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F25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84A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8ABE0C" w14:textId="260D2FB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EBC100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2C2D3F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rdenna tenu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4AC9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240F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76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66D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681A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69D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1E8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5B398F" w14:textId="7CAC037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C42D26C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C061D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275776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17F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B2B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15E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029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6729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ACB8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3D3C66" w14:textId="20322B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9A876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8F4A0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1701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96C10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7CA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DFA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A231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61C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C1F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86DD6" w14:textId="036B0A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D6A21B3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4A54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4A75E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E9223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eastern Bering Sea; Aleutian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277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9, 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FCD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D64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35430" w14:textId="7723EC7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8 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1890F" w14:textId="633AD43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23D333" w14:textId="32CFCE0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lietstra&lt;/Author&gt;&lt;Year&gt;2002&lt;/Year&gt;&lt;RecNum&gt;111&lt;/RecNum&gt;&lt;DisplayText&gt;(Vlietstra and Parga, 2002)&lt;/DisplayText&gt;&lt;record&gt;&lt;rec-number&gt;111&lt;/rec-number&gt;&lt;foreign-keys&gt;&lt;key app="EN" db-id="rfftxfrp5xxvp1eedz6vpfs7t95sssfzz5pf" timestamp="1517485787"&gt;111&lt;/key&gt;&lt;/foreign-keys&gt;&lt;ref-type name="Journal Article"&gt;17&lt;/ref-type&gt;&lt;contributors&gt;&lt;authors&gt;&lt;author&gt;Vlietstra, L. S.&lt;/author&gt;&lt;author&gt;Parga, J. A.&lt;/author&gt;&lt;/authors&gt;&lt;/contributors&gt;&lt;titles&gt;&lt;title&gt;Long-term changes in the type, but not amount, of ingested plastic particles in short-tailed shearwaters in the southeastern Bering Sea&lt;/title&gt;&lt;secondary-title&gt;Marine Pollution Bulletin&lt;/secondary-title&gt;&lt;/titles&gt;&lt;periodical&gt;&lt;full-title&gt;Marine Pollution Bulletin&lt;/full-title&gt;&lt;/periodical&gt;&lt;pages&gt;945-955&lt;/pages&gt;&lt;volume&gt;44&lt;/volume&gt;&lt;number&gt;9&lt;/number&gt;&lt;dates&gt;&lt;year&gt;2002&lt;/year&gt;&lt;/dates&gt;&lt;isbn&gt;0025-326X&lt;/isbn&gt;&lt;urls&gt;&lt;related-urls&gt;&lt;url&gt;http://publications.jrc.ec.europa.eu/repository/bitstream/JRC104308/lbna28317enn.pdf&lt;/url&gt;&lt;/related-urls&gt;&lt;/urls&gt;&lt;custom4&gt;Impact&lt;/custom4&gt;&lt;custom7&gt;Alaska&lt;/custom7&gt;&lt;electronic-resource-num&gt;https://doi.org/10.1016/S0025-326X(02)00130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0" w:tooltip="Vlietstra, 2002 #11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lietstra and Parga, 200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DE738F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9B7F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A05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00C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Pacific Ocean, Bering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C695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2C6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6A46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2D26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8 (SD 0.187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3998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4 (SD 9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9D2026" w14:textId="6E2C24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9C66608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81D3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222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220B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6C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A3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A11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FEC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9 (SD 0.163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A4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7 (SD 25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005B96" w14:textId="53BA83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FC3BEC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B4500E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ooty shearwat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rdenna gr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isea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02F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71DB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0E3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FBF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BD1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1DF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C45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470E4B" w14:textId="7DBC3D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own 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4&lt;/Year&gt;&lt;RecNum&gt;86&lt;/RecNum&gt;&lt;DisplayText&gt;(Bond et al., 2014)&lt;/DisplayText&gt;&lt;record&gt;&lt;rec-number&gt;86&lt;/rec-number&gt;&lt;foreign-keys&gt;&lt;key app="EN" db-id="rfftxfrp5xxvp1eedz6vpfs7t95sssfzz5pf" timestamp="1517485787"&gt;86&lt;/key&gt;&lt;/foreign-keys&gt;&lt;ref-type name="Journal Article"&gt;17&lt;/ref-type&gt;&lt;contributors&gt;&lt;authors&gt;&lt;author&gt;Bond, A. L.&lt;/author&gt;&lt;author&gt;Provencher, J. F.&lt;/author&gt;&lt;author&gt;Daoust, P-Y.&lt;/author&gt;&lt;author&gt;Lucas, Z. N.&lt;/author&gt;&lt;/authors&gt;&lt;/contributors&gt;&lt;titles&gt;&lt;title&gt;Plastic ingestion by fulmars and shearwaters at Sable Island, Nova Scotia, Canada&lt;/title&gt;&lt;secondary-title&gt;Marine Pollution Bulletin&lt;/secondary-title&gt;&lt;/titles&gt;&lt;periodical&gt;&lt;full-title&gt;Marine Pollution Bulletin&lt;/full-title&gt;&lt;/periodical&gt;&lt;pages&gt;68-75&lt;/pages&gt;&lt;volume&gt;87&lt;/volume&gt;&lt;number&gt;1&lt;/number&gt;&lt;dates&gt;&lt;year&gt;2014&lt;/year&gt;&lt;/dates&gt;&lt;isbn&gt;0025-326X&lt;/isbn&gt;&lt;urls&gt;&lt;/urls&gt;&lt;custom4&gt;Impact&lt;/custom4&gt;&lt;custom7&gt;Canada&lt;/custom7&gt;&lt;electronic-resource-num&gt;https://doi.org/10.1016/j.marpolbul.2014.08.01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3" w:tooltip="Bond, 2014 #8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E15EE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39D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FF7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1BF1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BDB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D51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3C9A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A796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0C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12125" w14:textId="7F2819D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F2D0D3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02DBA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142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A4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AA7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9EE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8C4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4C5F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0AC6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16357" w14:textId="2DF0125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0ECA03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E62017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ch's stormp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leucorh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DF8C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0F633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D38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FF2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4629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000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4A9D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9B1E77" w14:textId="72D5F82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44A30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CBF1F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0D83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82EE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D6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8ED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5C3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C36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1D5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E46D5E" w14:textId="7A96E37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866B5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3076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41D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D35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788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A2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9DD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114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145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3BF80" w14:textId="51B022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0E685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D0BA4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70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E4C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1F1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338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5D3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96D4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64AE2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796628" w14:textId="40DD0D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et al. 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9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54F86B0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A85BE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DB6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193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249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D84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B37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49B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0C99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73D217" w14:textId="0D6A3C6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and Montevecchi 2006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046312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EEC8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92C4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360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Gull Island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DE6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29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3F3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41A6E" w14:textId="30CD8B4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1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1699B9" w14:textId="1B39F8BA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1404AF" w14:textId="031AA75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364&lt;/RecNum&gt;&lt;DisplayText&gt;(Bond and Lavers, 2013)&lt;/DisplayText&gt;&lt;record&gt;&lt;rec-number&gt;364&lt;/rec-number&gt;&lt;foreign-keys&gt;&lt;key app="EN" db-id="rfftxfrp5xxvp1eedz6vpfs7t95sssfzz5pf" timestamp="1519212497"&gt;364&lt;/key&gt;&lt;/foreign-keys&gt;&lt;ref-type name="Journal Article"&gt;17&lt;/ref-type&gt;&lt;contributors&gt;&lt;authors&gt;&lt;author&gt;Bond, A. L.&lt;/author&gt;&lt;author&gt;Lavers, J. L.&lt;/author&gt;&lt;/authors&gt;&lt;/contributors&gt;&lt;auth-address&gt;Department of Biology, University of Saskatchewan, and Environment Canada, 11 Innovation Boulevard, Saskatoon, Saskatchewan S7N 3H5, Canada. alex.bond@usask.ca&lt;/auth-address&gt;&lt;titles&gt;&lt;title&gt;Effectiveness of emetics to study plastic ingestion by Leach&amp;apos;s Storm-petrels (Oceanodroma leucorhoa)&lt;/title&gt;&lt;secondary-title&gt;Mar Pollut Bull&lt;/secondary-title&gt;&lt;/titles&gt;&lt;periodical&gt;&lt;full-title&gt;Mar Pollut Bull&lt;/full-title&gt;&lt;/periodical&gt;&lt;pages&gt;171-5&lt;/pages&gt;&lt;volume&gt;70&lt;/volume&gt;&lt;number&gt;1-2&lt;/number&gt;&lt;edition&gt;2013/03/20&lt;/edition&gt;&lt;dates&gt;&lt;year&gt;2013&lt;/year&gt;&lt;pub-dates&gt;&lt;date&gt;May 15&lt;/date&gt;&lt;/pub-dates&gt;&lt;/dates&gt;&lt;isbn&gt;1879-3363 (Electronic)&amp;#xD;0025-326X (Linking)&lt;/isbn&gt;&lt;accession-num&gt;23507234&lt;/accession-num&gt;&lt;urls&gt;&lt;related-urls&gt;&lt;url&gt;https://www.ncbi.nlm.nih.gov/pubmed/23507234&lt;/url&gt;&lt;/related-urls&gt;&lt;/urls&gt;&lt;custom4&gt;Impact&lt;/custom4&gt;&lt;custom7&gt;Canada&lt;/custom7&gt;&lt;electronic-resource-num&gt;10.1016/j.marpolbul.2013.02.03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2" w:tooltip="Bond, 2013 #36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and Lavers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 w:rsidDel="00E3092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911E3B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6599D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ork-tailed storm pe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furcat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B8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D8BE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A7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148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2C0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B3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A3B9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0BADA9" w14:textId="3836080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BD0F7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58D9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8D0E6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6DCD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9B4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15A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2D99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6BC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ACB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B140D" w14:textId="3D1FCED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DB578C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0617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D0A9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065B8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1E5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FD2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66E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37960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8468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537A" w14:textId="0A28B6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6EF85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2BA62B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on eider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omateria mollissim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6AAE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A4D8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C26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B72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025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88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1C5E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715FA4" w14:textId="5207FD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F24526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3ABCD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6B28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5BB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AD02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0D0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2E03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3885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46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E4EB50" w14:textId="51B7714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F8568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78FF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F789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F138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04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887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A4E3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0A1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3032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017BD3" w14:textId="6CAD00E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3DDA00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1D0D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9438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5B1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EFE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120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923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D5C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88A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00E429" w14:textId="551BD1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at al. 200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A1BE78A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11B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5ED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9CF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898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176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E2B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FB00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49FF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A5497" w14:textId="19C8D2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rkel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9D08C4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8E8C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A92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D76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4E6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EB5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ED97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E946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4CC2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DB92D6" w14:textId="0E1B70D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l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8D73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6605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F823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800D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12E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B4F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1E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1F88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CC58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58E672" w14:textId="5203929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unpub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9DDD7E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89C99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0874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C7A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EDC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20A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DCF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ED6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45C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28ADBD" w14:textId="1787B3C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ovencher et al. 201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80079B0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46D6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957C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E021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Fogo Islands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E85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27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74ED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CB92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188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1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D3E00" w14:textId="7E150D9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olland&lt;/Author&gt;&lt;Year&gt;2016&lt;/Year&gt;&lt;RecNum&gt;182&lt;/RecNum&gt;&lt;DisplayText&gt;(Holland et al., 2016)&lt;/DisplayText&gt;&lt;record&gt;&lt;rec-number&gt;182&lt;/rec-number&gt;&lt;foreign-keys&gt;&lt;key app="EN" db-id="rfftxfrp5xxvp1eedz6vpfs7t95sssfzz5pf" timestamp="1518165154"&gt;182&lt;/key&gt;&lt;/foreign-keys&gt;&lt;ref-type name="Journal Article"&gt;17&lt;/ref-type&gt;&lt;contributors&gt;&lt;authors&gt;&lt;author&gt;Holland, E. R.&lt;/author&gt;&lt;author&gt;Mallory, M. L.&lt;/author&gt;&lt;author&gt;Shutler, D.&lt;/author&gt;&lt;/authors&gt;&lt;/contributors&gt;&lt;auth-address&gt;Department of Biology, Acadia University, Wolfville, NS B4P 2R6, Canada. Electronic address: erikaholland@acadiau.ca.&amp;#xD;Department of Biology, Acadia University, Wolfville, NS B4P 2R6, Canada. Electronic address: mark.mallory@acadiau.ca.&amp;#xD;Department of Biology, Acadia University, Wolfville, NS B4P 2R6, Canada. Electronic address: dave.shutler@acadiau.ca.&lt;/auth-address&gt;&lt;titles&gt;&lt;title&gt;Plastics and other anthropogenic debris in freshwater birds from Canada&lt;/title&gt;&lt;secondary-title&gt;Sci Total Environ&lt;/secondary-title&gt;&lt;/titles&gt;&lt;periodical&gt;&lt;full-title&gt;Sci Total Environ&lt;/full-title&gt;&lt;/periodical&gt;&lt;pages&gt;251-8&lt;/pages&gt;&lt;volume&gt;571&lt;/volume&gt;&lt;edition&gt;2016/08/01&lt;/edition&gt;&lt;dates&gt;&lt;year&gt;2016&lt;/year&gt;&lt;pub-dates&gt;&lt;date&gt;Nov 15&lt;/date&gt;&lt;/pub-dates&gt;&lt;/dates&gt;&lt;isbn&gt;1879-1026 (Electronic)&amp;#xD;0048-9697 (Linking)&lt;/isbn&gt;&lt;accession-num&gt;27476006&lt;/accession-num&gt;&lt;label&gt;Microplastics&lt;/label&gt;&lt;urls&gt;&lt;related-urls&gt;&lt;url&gt;https://www.ncbi.nlm.nih.gov/pubmed/27476006&lt;/url&gt;&lt;/related-urls&gt;&lt;/urls&gt;&lt;custom4&gt;Impact&lt;/custom4&gt;&lt;custom7&gt;Canada&lt;/custom7&gt;&lt;electronic-resource-num&gt;10.1016/j.scitotenv.2016.07.15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7" w:tooltip="Holland, 2016 #1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olland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61CAD8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494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Puffi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arctic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F3C0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F08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daland, Norway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B6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50E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8C0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8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633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98DCF8" w14:textId="47CF5DF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land 197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458F0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AF95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7B9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6A074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5C6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BD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8FB0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7A33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A18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1874CB" w14:textId="6090F38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233F62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8DB0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BE2D9" w14:textId="1FFA46BD" w:rsidR="00421E93" w:rsidRPr="00E07F63" w:rsidRDefault="00421E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FA8ACE" w14:textId="16BC115E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/Norwegian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BD0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861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3FC8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99E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4FB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DB0A35" w14:textId="4CBE54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et al. (1992) 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80F8CC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4392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FA6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C4AD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l Island, Witles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F8B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266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B3E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ACBC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6A7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E9A58E" w14:textId="3122004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306871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59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080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B9A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E7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AAD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4EB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54F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D54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E0E150" w14:textId="5973B3B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12E239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623A19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</w:t>
            </w: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tercula cirrh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B4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BE18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D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4F0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CD0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CD1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3BEDD5" w14:textId="5E92A97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1FDA9F" w14:textId="50C8333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81B19F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7D84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4148F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98E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143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134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3043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A1AF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0BF33" w14:textId="0F0B461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3E7AA" w14:textId="42D789F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FE2E9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BFA4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1663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F2C97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695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577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3269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C37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C4783" w14:textId="03BAC310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1028E8" w14:textId="519457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41FE1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4E165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CBB1BD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2899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CB7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65F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7A63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9E2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FDA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D1BD8" w14:textId="4BBCA5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22EA2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BDA3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22DBC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F8F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594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97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89C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6F2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706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0E9FB7" w14:textId="1337AFA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756A4BF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C93E0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cornicul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A4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FE9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D2E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1CC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86A1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DE62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88853C" w14:textId="039B3E5B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6C3C6A" w14:textId="1D35308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0B4F0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FAFE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15145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92A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4473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C9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0423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D4B5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13BAA" w14:textId="3198D6FC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9AC884" w14:textId="59B0508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75509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E3F95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E250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B32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71E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0A5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5B7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6C28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642AE2" w14:textId="56CD0C0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CE17D7" w14:textId="5D070C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1543C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A2C2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0B66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5CFF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99C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0BE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59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B76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729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E4B23" w14:textId="26D92C8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220C310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D5D66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8EEE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62B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DCD2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794C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BC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.0%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09A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47D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E27FC" w14:textId="20294D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5EA852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DE838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psittacu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D89B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D3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C01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E7E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CB28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EA85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046E69" w14:textId="32C649F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1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0C822B" w14:textId="4480ABE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0C48986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0352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FCC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6C6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A60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71F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27D0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440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8BC63" w14:textId="30D5353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3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30088C" w14:textId="41AF567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C4A13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DCA90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24D5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FC8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FC8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7B0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7294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B3F0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EDF88" w14:textId="4E78235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425505" w14:textId="7EB6B3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E1DF8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6AAE1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1A5E8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D43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763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FF3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230E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.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522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918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2EF7B6" w14:textId="1E9645A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910EE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4912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6293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C40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9B4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05A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9BE414" w14:textId="65425B5C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981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6E1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43FD2" w14:textId="2FB1A1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535A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F60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ethia pusill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8AC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B045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3E7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16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FD19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CAA3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489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7B5AB2" w14:textId="4A9104A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B7B993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B624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4A1E02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120A91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45D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2138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3389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3903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5133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3E9234" w14:textId="053F750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B0ADC6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FB212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rested aukle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cristatell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851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CD3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9BF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309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29C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EE5A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1ED0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0718A" w14:textId="0A5C8B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E6C6DF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075B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4D02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7633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D34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4EC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19D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5352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805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291736" w14:textId="7E533B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8AF47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0C2DC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assin's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tychoramphus aleuticu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CDA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B52C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9D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97C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8A14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5E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51B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88E468" w14:textId="734EF2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8B4B56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49165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EB78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97D7F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70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E9B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4C1A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8F89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7A3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84BA9" w14:textId="2D86AE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7EE78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D62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erorhinca monocerat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93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E8F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8E6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2CC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8AD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B4B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F25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2DD631" w14:textId="2D62A5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E5944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A85C6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121C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DA33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061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005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609E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07E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E4E8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B4747B" w14:textId="78D17A0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9894E03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777D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52313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BA39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32B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64B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C99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EC9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4B15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8CE25" w14:textId="14BA49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FF86B31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382A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igeon 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epphus columb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D68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060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64E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EE4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63B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0E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DE3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D9BA3" w14:textId="6434AD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570CA9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53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E81A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24FA5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20E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049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F66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8F4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2FF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4636D" w14:textId="07D4F91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4189042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8D94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w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ca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420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275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dangervid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D2C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-1982 (pellet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383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042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F0C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D26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132FAC" w14:textId="306F34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yrkjedal </w:t>
            </w:r>
            <w:r w:rsidRPr="00851150">
              <w:rPr>
                <w:rFonts w:ascii="Times New Roman" w:eastAsia="Times New Roman" w:hAnsi="Times New Roman"/>
                <w:iCs/>
                <w:color w:val="000000"/>
                <w:sz w:val="20"/>
                <w:szCs w:val="20"/>
                <w:lang w:eastAsia="en-GB"/>
              </w:rPr>
              <w:t xml:space="preserve">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168C9E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6305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10B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7F5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B61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29C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FB3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560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87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A65DC9" w14:textId="55D07CF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1B4D5B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1578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EC670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E66A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41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AF4A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907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83F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E5C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B213F7" w14:textId="216B98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5A04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7829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Larus hyperbore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D66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3C0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699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351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B95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94DAF" w14:textId="26D6C5CB" w:rsidR="00421E93" w:rsidRPr="00E07F63" w:rsidRDefault="0033708C" w:rsidP="0033708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5E41A" w14:textId="078D9819" w:rsidR="00421E93" w:rsidRPr="00E07F63" w:rsidRDefault="0033708C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3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17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8C95C2" w14:textId="7FC82F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8D7B360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7BBC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FE7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6AF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68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27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7113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39C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6DF3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1077FB" w14:textId="381FB8C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A434369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091F8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0B33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809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C34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CE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BCD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CA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4F2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5A3229" w14:textId="7847EF4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1477D0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7DD7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D195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36F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7B3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FC5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4D9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76B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DE2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760917" w14:textId="1C289F4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BC7B1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E94BF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at skua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tercorarius sku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832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7DB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Norwa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AA843" w14:textId="2269CDE7" w:rsidR="00421E93" w:rsidRPr="00E07F63" w:rsidRDefault="00421E93" w:rsidP="00E63F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008-2009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5C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4EC95" w14:textId="7068007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0%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let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4D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3CD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F60E34" w14:textId="6077140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nutsen 201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ED88AD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78B3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0C7C8" w14:textId="43B3EAEC" w:rsidR="00421E93" w:rsidRPr="00E07F63" w:rsidRDefault="00421E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D2C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  <w:t>Skúvoy breeding colon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A8935" w14:textId="52C3B68B" w:rsidR="00421E93" w:rsidRPr="00E07F63" w:rsidRDefault="00E63F04" w:rsidP="00E63F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E5E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D0F3B" w14:textId="7F7F9152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let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E0F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66 g (SD 0.00597)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347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09B83C" w14:textId="7A289D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mmer&lt;/Author&gt;&lt;Year&gt;2016&lt;/Year&gt;&lt;RecNum&gt;128&lt;/RecNum&gt;&lt;DisplayText&gt;(Hammer et al., 2016)&lt;/DisplayText&gt;&lt;record&gt;&lt;rec-number&gt;128&lt;/rec-number&gt;&lt;foreign-keys&gt;&lt;key app="EN" db-id="rfftxfrp5xxvp1eedz6vpfs7t95sssfzz5pf" timestamp="1517485787"&gt;128&lt;/key&gt;&lt;/foreign-keys&gt;&lt;ref-type name="Journal Article"&gt;17&lt;/ref-type&gt;&lt;contributors&gt;&lt;authors&gt;&lt;author&gt;Hammer, S.&lt;/author&gt;&lt;author&gt;Nager, R. G.&lt;/author&gt;&lt;author&gt;Johnson, P. C. D.&lt;/author&gt;&lt;author&gt;Furness, R. W.&lt;/author&gt;&lt;author&gt;Provencher, J. F.&lt;/author&gt;&lt;/authors&gt;&lt;/contributors&gt;&lt;auth-address&gt;Institute of Biodiversity, Animal Health &amp;amp; Comparative Medicine, University of Glasgow, United Kingdom. Electronic address: sjurdur@hammer.fo.&amp;#xD;Institute of Biodiversity, Animal Health &amp;amp; Comparative Medicine, University of Glasgow, United Kingdom.&amp;#xD;MacArthur Green, 95 South Woodside Road, Glasgow, United Kingdom.&amp;#xD;Department of Biology, Carleton University, Ottawa, Canada.&lt;/auth-address&gt;&lt;titles&gt;&lt;title&gt;Plastic debris in great skua (Stercorarius skua) pellets corresponds to seabird prey species&lt;/title&gt;&lt;secondary-title&gt;Marine Pollution Bulletin&lt;/secondary-title&gt;&lt;/titles&gt;&lt;periodical&gt;&lt;full-title&gt;Marine Pollution Bulletin&lt;/full-title&gt;&lt;/periodical&gt;&lt;pages&gt;206-210&lt;/pages&gt;&lt;volume&gt;103&lt;/volume&gt;&lt;number&gt;1-2&lt;/number&gt;&lt;edition&gt;2016/01/15&lt;/edition&gt;&lt;dates&gt;&lt;year&gt;2016&lt;/year&gt;&lt;pub-dates&gt;&lt;date&gt;Feb 15&lt;/date&gt;&lt;/pub-dates&gt;&lt;/dates&gt;&lt;isbn&gt;1879-3363 (Electronic)&amp;#xD;0025-326X (Linking)&lt;/isbn&gt;&lt;accession-num&gt;26763326&lt;/accession-num&gt;&lt;urls&gt;&lt;related-urls&gt;&lt;url&gt;https://www.ncbi.nlm.nih.gov/pubmed/26763326&lt;/url&gt;&lt;/related-urls&gt;&lt;/urls&gt;&lt;custom4&gt;Impact&lt;/custom4&gt;&lt;custom7&gt;Canada&lt;/custom7&gt;&lt;electronic-resource-num&gt;10.1016/j.marpolbul.2015.12.01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4" w:tooltip="Hammer, 2016 #1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mmer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EB98567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115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elagic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pelagic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B3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5F185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5CF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55B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492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20C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FC4B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E05F6D" w14:textId="3BF7AA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2B68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3FB21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9FB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5FCDC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6D9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9A4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D0F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1C16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9C10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3D4FCD" w14:textId="7B615C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59C38D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5BA2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-necked phalarope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Phalaropus lobat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7D45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FF5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82B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D3B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3015F6" w14:textId="0A3D21F3" w:rsidR="00421E93" w:rsidRPr="00E07F63" w:rsidRDefault="00E63F04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.7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C760AC" w14:textId="2542A256" w:rsidR="00421E93" w:rsidRPr="00E07F63" w:rsidRDefault="00E63F04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g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SD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48C50" w14:textId="5FF8E54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  <w:r w:rsidR="0033708C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SD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17AD22" w14:textId="1CB288C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F7ED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AFB5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longicaud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D912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786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E19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A24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CF4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DBB1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3EE5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F61AD0" w14:textId="0E0FDF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7BB346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0F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4A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B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284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B03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42B0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7DA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FA2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1DDD2E" w14:textId="4BAD9BC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19164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D7509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pomari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B17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E06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FC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BB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D477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36C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B8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C0F8E3" w14:textId="1FE7C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3A1D074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94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A25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AAC1B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600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EDC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4F7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23E1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A0C7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04F7C2" w14:textId="6B9622E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F8AE6E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C6B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sitic jager/ Arctic skua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Stercorarius parasitic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7CE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7C7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D5C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D2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2343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2BC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32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FDA03A" w14:textId="16794C1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6B6A6D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4898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agophila eburn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533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C53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320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C73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BBA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129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2E0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87EDB3" w14:textId="5DCC50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32967B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2B9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D9A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CA13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E129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2C7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1FC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4FB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6E3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D388C5" w14:textId="5BA2748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6FFC68C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3A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EE6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3CC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E96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926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0264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A4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8EA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5FA49" w14:textId="4949404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C2B86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709E6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ucous-winged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glaucescen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7ADD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85F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E3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219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0F2A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B31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834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9CA2" w14:textId="6B94021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6BF9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2877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36AD8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27C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DE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55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1953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456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EA1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255648" w14:textId="14B145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731E75F" w14:textId="77777777" w:rsidTr="00F03DBB">
        <w:trPr>
          <w:trHeight w:val="154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561C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naparte's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hroicocephalus philadelphi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8DF6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7DD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F417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008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7A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0DC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5B5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807C6A" w14:textId="13280C7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F8AF5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85DA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DAE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B6CB2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D49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2D6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A9E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C77A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12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C692C0" w14:textId="52C3708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B4F43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C2D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1D09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EFA32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34B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FF9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9713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E2B2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F4F2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144C03" w14:textId="2EAED8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B41D755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0AD0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F75A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9DA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saruvaalik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5E4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D86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F04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13A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02F7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AC845" w14:textId="004B2E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5C76A1" w14:textId="77777777" w:rsidTr="00F03DBB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EB0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tern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nychoprion aleuticu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FC73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12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A11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8A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51F3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D61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114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0217EB" w14:textId="6C3E2B3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7D3B78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3FB3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auri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D49F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03E8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FF1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FCD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E46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874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F42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60F15" w14:textId="798D8AA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A839D4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5F56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 fac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urile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7A69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28431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389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B38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DDB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0E43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531E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CE6292" w14:textId="60FFA2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36F2AE7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BF5C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CFC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C92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86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16C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DC2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55B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EF0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2D06EB" w14:textId="750D8F7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0F9415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DCF5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rbled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marmora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97F3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74C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1A6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84E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22AA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9F8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C5D2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1CCD34" w14:textId="4E3A3B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53C67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4BC3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912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B8C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40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BA2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C2EE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4E8D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9364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22258" w14:textId="303666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9151A0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5D87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ttlitz's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brevirostr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206B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D990C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424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B70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97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4104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5813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F0E885" w14:textId="349B76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AD6C83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950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725D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727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5A4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3C9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D30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BC02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BA2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C66F6" w14:textId="5CEA811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23306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CB4E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ncient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ynthliboramphus antiquus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9910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1C5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21C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C87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00F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2940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  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BEA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92646C" w14:textId="101B93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A18F6B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0540A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08E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932C1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0884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95A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DF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660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044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229B04" w14:textId="1B3011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C0196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07C0B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Whiskered auklet 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Aethia pygmae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99D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8E56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4DF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A7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948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169B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2BC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4647F" w14:textId="76BD22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BA4508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9C5A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52E7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943C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76E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BF2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737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0865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1FA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23CE9E" w14:textId="4FCBC4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BECDC73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F748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 guillemo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epphus grylle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930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A964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4A6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8F7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B18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EB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FEA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9B8291" w14:textId="7ED587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989A30B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D2179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F16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2A9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F5E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B1B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6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1C55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13E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D0DBB6" w14:textId="551109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7148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0B3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907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63E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AF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42B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183F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490B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5BA2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637DA0" w14:textId="3BB56A6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E9E55E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3A67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977F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0AF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F26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8B6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7092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C630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60F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D612DC" w14:textId="2E788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D3E856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52E3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24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DEE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70F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BB9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4E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831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BFD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959DCF" w14:textId="656B1B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9B7E077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851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ng eid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Somateria spectabil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4C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7D4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70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F73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276B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271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9F8E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21EE17" w14:textId="453C82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1321432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2B15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AEB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6612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C28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5E2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AD20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22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8269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0A4CD4" w14:textId="24C46F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219B92" w14:textId="77777777" w:rsidTr="00745C2A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3D77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3002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AD2D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EA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28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B4F7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8270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8E2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C84C3D" w14:textId="4AB061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ovench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4&lt;/Year&gt;&lt;RecNum&gt;117&lt;/RecNum&gt;&lt;DisplayText&gt;(Provencher et al., 2014b)&lt;/DisplayText&gt;&lt;record&gt;&lt;rec-number&gt;117&lt;/rec-number&gt;&lt;foreign-keys&gt;&lt;key app="EN" db-id="rfftxfrp5xxvp1eedz6vpfs7t95sssfzz5pf" timestamp="1517485787"&gt;117&lt;/key&gt;&lt;/foreign-keys&gt;&lt;ref-type name="Journal Article"&gt;17&lt;/ref-type&gt;&lt;contributors&gt;&lt;authors&gt;&lt;author&gt;Provencher, J. F.&lt;/author&gt;&lt;author&gt;Bond, A. L.&lt;/author&gt;&lt;author&gt;Mallory, M. L.&lt;/author&gt;&lt;/authors&gt;&lt;/contributors&gt;&lt;titles&gt;&lt;title&gt;Marine birds and plastic debris in Canada: a national synthesis and a way forward&lt;/title&gt;&lt;secondary-title&gt;Environmental Reviews&lt;/secondary-title&gt;&lt;/titles&gt;&lt;periodical&gt;&lt;full-title&gt;Environmental Reviews&lt;/full-title&gt;&lt;/periodical&gt;&lt;pages&gt;1-13&lt;/pages&gt;&lt;volume&gt;23&lt;/volume&gt;&lt;number&gt;1&lt;/number&gt;&lt;dates&gt;&lt;year&gt;2014&lt;/year&gt;&lt;/dates&gt;&lt;isbn&gt;1181-8700&lt;/isbn&gt;&lt;urls&gt;&lt;related-urls&gt;&lt;url&gt;http://wedocs.unep.org/bitstream/handle/20.500.11822/17918/Marine_birds_and_plastic_debris_in_Canada_a_na.pdf?sequence=1&amp;amp;isAllowed=y&lt;/url&gt;&lt;/related-urls&gt;&lt;/urls&gt;&lt;custom4&gt;Impact&lt;/custom4&gt;&lt;custom7&gt;Canada&lt;/custom7&gt;&lt;electronic-resource-num&gt;dx.doi.org/10.1139/er-2014-00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1" w:tooltip="Provencher, 2014 #1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0F172F" w14:textId="77777777" w:rsidTr="00745C2A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A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langula hyemali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AF26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AB1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134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1CC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0A94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6B6F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27E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B035DB" w14:textId="5E9908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et al. 2001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986E69" w14:textId="77777777" w:rsidTr="00745C2A">
        <w:trPr>
          <w:trHeight w:val="102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92D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azorbi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lca tord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166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D41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958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4B8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094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AE3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3197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8377D2" w14:textId="25C03A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AD903CD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D071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5A621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6452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tre Dam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EE0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B0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CE1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5FD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334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D2C4E9" w14:textId="7A321C1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d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869A0" w14:textId="77777777" w:rsidTr="00745C2A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738B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 sco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Melanitta perspicillat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FA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244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in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018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E86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163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A9D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0F35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92E503" w14:textId="6226B5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30A8E82E" w14:textId="2C5CEF05" w:rsidR="00C24A94" w:rsidRDefault="00C24A94" w:rsidP="00102222"/>
    <w:p w14:paraId="044A6ED5" w14:textId="77777777" w:rsidR="00C24A94" w:rsidRDefault="00C24A94">
      <w:pPr>
        <w:spacing w:before="0" w:after="160" w:line="259" w:lineRule="auto"/>
        <w:jc w:val="left"/>
      </w:pPr>
      <w:r>
        <w:br w:type="page"/>
      </w:r>
    </w:p>
    <w:p w14:paraId="5AE00A5F" w14:textId="7DCDE39B" w:rsidR="00006104" w:rsidRPr="00E07F63" w:rsidRDefault="00006104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C24A94">
        <w:rPr>
          <w:rFonts w:ascii="Times New Roman" w:hAnsi="Times New Roman"/>
          <w:b/>
        </w:rPr>
        <w:t>3.2</w:t>
      </w:r>
      <w:r w:rsidRPr="00E07F63">
        <w:rPr>
          <w:rFonts w:ascii="Times New Roman" w:hAnsi="Times New Roman"/>
          <w:b/>
        </w:rPr>
        <w:t xml:space="preserve">. </w:t>
      </w:r>
      <w:r w:rsidR="00AC5311">
        <w:rPr>
          <w:rFonts w:ascii="Times New Roman" w:hAnsi="Times New Roman"/>
          <w:b/>
        </w:rPr>
        <w:t>Average p</w:t>
      </w:r>
      <w:r w:rsidRPr="00E07F63">
        <w:rPr>
          <w:rFonts w:ascii="Times New Roman" w:hAnsi="Times New Roman"/>
          <w:b/>
        </w:rPr>
        <w:t xml:space="preserve">lastic ingestion by </w:t>
      </w:r>
      <w:r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  <w:r w:rsidR="00AC5311">
        <w:rPr>
          <w:rFonts w:ascii="Times New Roman" w:hAnsi="Times New Roman"/>
          <w:b/>
        </w:rPr>
        <w:t xml:space="preserve"> (species and foraging strategies)</w:t>
      </w:r>
    </w:p>
    <w:tbl>
      <w:tblPr>
        <w:tblW w:w="104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07"/>
        <w:gridCol w:w="1134"/>
        <w:gridCol w:w="992"/>
        <w:gridCol w:w="1134"/>
        <w:gridCol w:w="1394"/>
      </w:tblGrid>
      <w:tr w:rsidR="001B60E9" w:rsidRPr="00BD7306" w14:paraId="596983E4" w14:textId="77777777" w:rsidTr="00753B00">
        <w:trPr>
          <w:trHeight w:val="325"/>
          <w:tblHeader/>
        </w:trPr>
        <w:tc>
          <w:tcPr>
            <w:tcW w:w="5807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FFABA4C" w14:textId="261B6430" w:rsidR="001B60E9" w:rsidRPr="00BD7306" w:rsidRDefault="001B60E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Primary feeding m</w:t>
            </w:r>
            <w:r w:rsidR="00DA3F3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de</w:t>
            </w:r>
            <w:r w:rsid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006104" w:rsidRP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/ Spec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0C9E30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tudies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C167EB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Years of stud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6074AA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amples</w:t>
            </w:r>
          </w:p>
        </w:tc>
        <w:tc>
          <w:tcPr>
            <w:tcW w:w="139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0C6E5C5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</w:tr>
      <w:tr w:rsidR="001B60E9" w:rsidRPr="00BD7306" w14:paraId="47F5489B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FF5AD0D" w14:textId="2A4BA47E" w:rsidR="001B60E9" w:rsidRPr="00BD7306" w:rsidRDefault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  <w:r w:rsidR="00DA3F3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foragers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EFCA2CA" w14:textId="7A659D33" w:rsidR="001B60E9" w:rsidRPr="007A0F3B" w:rsidRDefault="00421E9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CFDFBC5" w14:textId="77777777" w:rsidR="001B60E9" w:rsidRPr="00BD7306" w:rsidRDefault="00006104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B08CFB" w14:textId="14C56D22" w:rsidR="001B60E9" w:rsidRPr="00BD7306" w:rsidRDefault="00DA3F3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850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E1D5FE8" w14:textId="74F86B58" w:rsidR="001B60E9" w:rsidRPr="00BD7306" w:rsidRDefault="001B60E9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</w:t>
            </w:r>
            <w:r w:rsidR="006563B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4.2</w:t>
            </w: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374B8B7C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7EF4FE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Fulmarus glacialis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22DA2D56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270A07D9" w14:textId="0BD29652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="005C18C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DBCDD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975CD22" w14:textId="5A37163B" w:rsidR="001B60E9" w:rsidRPr="00BD7306" w:rsidRDefault="00421E93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.7</w:t>
            </w:r>
            <w:r w:rsidR="001B60E9"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5E79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832F0E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w gull (Larus canus)</w:t>
            </w:r>
          </w:p>
        </w:tc>
        <w:tc>
          <w:tcPr>
            <w:tcW w:w="1134" w:type="dxa"/>
            <w:vAlign w:val="center"/>
          </w:tcPr>
          <w:p w14:paraId="054FE9F8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5CF76BB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0AC1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EA080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</w:tr>
      <w:tr w:rsidR="001B60E9" w:rsidRPr="00BD7306" w14:paraId="041B529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041B99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Larus hyperboreus)</w:t>
            </w:r>
          </w:p>
        </w:tc>
        <w:tc>
          <w:tcPr>
            <w:tcW w:w="1134" w:type="dxa"/>
            <w:vAlign w:val="center"/>
          </w:tcPr>
          <w:p w14:paraId="2479C2F4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2" w:type="dxa"/>
            <w:vAlign w:val="center"/>
          </w:tcPr>
          <w:p w14:paraId="6E38D01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94378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5233E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</w:tr>
      <w:tr w:rsidR="001B60E9" w:rsidRPr="00BD7306" w14:paraId="54AE054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73C53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necked phalarope (Phalaropus lobatus)</w:t>
            </w:r>
          </w:p>
        </w:tc>
        <w:tc>
          <w:tcPr>
            <w:tcW w:w="1134" w:type="dxa"/>
            <w:vAlign w:val="center"/>
          </w:tcPr>
          <w:p w14:paraId="505D58B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2821CCF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3C1AB3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27D2951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</w:tr>
      <w:tr w:rsidR="001B60E9" w:rsidRPr="00BD7306" w14:paraId="63213B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0CFC3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-winged gull (Larus glaucescens)</w:t>
            </w:r>
          </w:p>
        </w:tc>
        <w:tc>
          <w:tcPr>
            <w:tcW w:w="1134" w:type="dxa"/>
            <w:vAlign w:val="center"/>
          </w:tcPr>
          <w:p w14:paraId="14347CC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CA3E4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7BB5B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2F7451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6E1B435" w14:textId="77777777" w:rsidTr="00E71D9E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0D068C0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aparte's gull (Chroicocephalus philadelphia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4F37182D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0FA7473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F6322A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9344FA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20A8A2A9" w14:textId="77777777" w:rsidTr="00E71D9E">
        <w:trPr>
          <w:trHeight w:val="325"/>
        </w:trPr>
        <w:tc>
          <w:tcPr>
            <w:tcW w:w="58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B55FE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wake (Rissa tridactyla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8BEB39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6FC51D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B8DF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5</w:t>
            </w:r>
          </w:p>
        </w:tc>
        <w:tc>
          <w:tcPr>
            <w:tcW w:w="13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27B8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</w:tr>
      <w:tr w:rsidR="001E01E1" w:rsidRPr="00BD7306" w14:paraId="72544322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74F9FA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wake (Rissa brevirostris)</w:t>
            </w:r>
          </w:p>
        </w:tc>
        <w:tc>
          <w:tcPr>
            <w:tcW w:w="1134" w:type="dxa"/>
            <w:vAlign w:val="center"/>
          </w:tcPr>
          <w:p w14:paraId="22A6915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B235056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CDD76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7CCAEA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.9%</w:t>
            </w:r>
          </w:p>
        </w:tc>
      </w:tr>
      <w:tr w:rsidR="001E01E1" w:rsidRPr="00BD7306" w14:paraId="7CED3E95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5A057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each's stor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el (Oceanodroma leucorhoa)</w:t>
            </w:r>
          </w:p>
        </w:tc>
        <w:tc>
          <w:tcPr>
            <w:tcW w:w="1134" w:type="dxa"/>
            <w:vAlign w:val="center"/>
          </w:tcPr>
          <w:p w14:paraId="1352557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58A5500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FB22C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0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5724C7E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2%</w:t>
            </w:r>
          </w:p>
        </w:tc>
      </w:tr>
      <w:tr w:rsidR="001E01E1" w:rsidRPr="00BD7306" w14:paraId="41B152EF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486DEE7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ork-tailed storm petrel (Oceanodroma furcata)</w:t>
            </w:r>
          </w:p>
        </w:tc>
        <w:tc>
          <w:tcPr>
            <w:tcW w:w="1134" w:type="dxa"/>
            <w:vAlign w:val="center"/>
          </w:tcPr>
          <w:p w14:paraId="352218AA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7818F5F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0A003A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45B812AD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.2%</w:t>
            </w:r>
          </w:p>
        </w:tc>
      </w:tr>
      <w:tr w:rsidR="001E01E1" w:rsidRPr="00BD7306" w14:paraId="3F916E11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4AC77D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Pagophila eburnea)</w:t>
            </w:r>
          </w:p>
        </w:tc>
        <w:tc>
          <w:tcPr>
            <w:tcW w:w="1134" w:type="dxa"/>
            <w:vAlign w:val="center"/>
          </w:tcPr>
          <w:p w14:paraId="622F3FC8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49AEB51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8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673B74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960BF2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639A5D75" w14:textId="77777777" w:rsidTr="009F3679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49385F89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eutian tern (Onychoprion aleuticus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12B5F10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8ED30E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E78E135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E64944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697D612D" w14:textId="77777777" w:rsidTr="002014CF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vAlign w:val="bottom"/>
            <w:hideMark/>
          </w:tcPr>
          <w:p w14:paraId="16F652D2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lung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2D404D4" w14:textId="77777777" w:rsidR="000E7CE2" w:rsidRPr="00006104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1AC9F7E2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1375BCA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3C93830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0B5965DC" w14:textId="77777777" w:rsidTr="002014CF">
        <w:trPr>
          <w:trHeight w:val="325"/>
        </w:trPr>
        <w:tc>
          <w:tcPr>
            <w:tcW w:w="5807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A05F017" w14:textId="77777777" w:rsidR="000E7CE2" w:rsidRPr="00BD7306" w:rsidRDefault="000E7CE2" w:rsidP="002014CF">
            <w:pPr>
              <w:spacing w:before="0" w:after="0" w:line="240" w:lineRule="auto"/>
              <w:ind w:left="447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tern (Sterna paradisaea)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0D855AF" w14:textId="77777777" w:rsidR="000E7CE2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65BDE50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7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D6C5E55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6BB05B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353659D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4004BA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ursuit-div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A6288E8" w14:textId="77777777" w:rsidR="001B60E9" w:rsidRPr="007A0F3B" w:rsidRDefault="007A0F3B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A0F3B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12AD3D9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0DDBB6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9019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5B2B195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3.1%</w:t>
            </w:r>
          </w:p>
        </w:tc>
      </w:tr>
      <w:tr w:rsidR="001B60E9" w:rsidRPr="00BD7306" w14:paraId="1FA75E4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16E12A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ünnich’s guillemot/ Thick-billed murre (Uria lomvia) 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6CD4EC1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7D5318A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Pr="00182F7C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7E5B70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2AA706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%</w:t>
            </w:r>
          </w:p>
        </w:tc>
      </w:tr>
      <w:tr w:rsidR="001B60E9" w:rsidRPr="00BD7306" w14:paraId="2181201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2D7FC5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(Uria aalge) </w:t>
            </w:r>
          </w:p>
        </w:tc>
        <w:tc>
          <w:tcPr>
            <w:tcW w:w="1134" w:type="dxa"/>
            <w:vAlign w:val="center"/>
          </w:tcPr>
          <w:p w14:paraId="62F7904E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vAlign w:val="center"/>
          </w:tcPr>
          <w:p w14:paraId="4E67FB4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2048D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F97E6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</w:tr>
      <w:tr w:rsidR="001B60E9" w:rsidRPr="00BD7306" w14:paraId="7ED5E88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1B961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ittle auk/dovekie (Alle alle) </w:t>
            </w:r>
          </w:p>
        </w:tc>
        <w:tc>
          <w:tcPr>
            <w:tcW w:w="1134" w:type="dxa"/>
            <w:vAlign w:val="center"/>
          </w:tcPr>
          <w:p w14:paraId="6FDF814F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2" w:type="dxa"/>
            <w:vAlign w:val="center"/>
          </w:tcPr>
          <w:p w14:paraId="6C70AAE8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59862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A7D955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0%</w:t>
            </w:r>
          </w:p>
        </w:tc>
      </w:tr>
      <w:tr w:rsidR="001B60E9" w:rsidRPr="00BD7306" w14:paraId="417635C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F46E51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Ardenna tenuirostris)</w:t>
            </w:r>
          </w:p>
        </w:tc>
        <w:tc>
          <w:tcPr>
            <w:tcW w:w="1134" w:type="dxa"/>
            <w:vAlign w:val="center"/>
          </w:tcPr>
          <w:p w14:paraId="0DCFF0BD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7D53317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B9E76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931402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</w:tr>
      <w:tr w:rsidR="001B60E9" w:rsidRPr="00BD7306" w14:paraId="4FCB16A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EFA4D43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ooty shearwater (Ardenna grisea) </w:t>
            </w:r>
          </w:p>
        </w:tc>
        <w:tc>
          <w:tcPr>
            <w:tcW w:w="1134" w:type="dxa"/>
            <w:vAlign w:val="center"/>
          </w:tcPr>
          <w:p w14:paraId="1372FD1A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3D64885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4D0414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4655DC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.7%</w:t>
            </w:r>
          </w:p>
        </w:tc>
      </w:tr>
      <w:tr w:rsidR="001B60E9" w:rsidRPr="00BD7306" w14:paraId="735095C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D30AE1B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eider (Somateria mollissima) </w:t>
            </w:r>
          </w:p>
        </w:tc>
        <w:tc>
          <w:tcPr>
            <w:tcW w:w="1134" w:type="dxa"/>
            <w:vAlign w:val="center"/>
          </w:tcPr>
          <w:p w14:paraId="0F940672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2" w:type="dxa"/>
            <w:vAlign w:val="center"/>
          </w:tcPr>
          <w:p w14:paraId="3CC8059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8AC12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620CC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%</w:t>
            </w:r>
          </w:p>
        </w:tc>
      </w:tr>
      <w:tr w:rsidR="001B60E9" w:rsidRPr="00BD7306" w14:paraId="1F5AF6C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58F7F2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Puffin (Fratercula arctica)</w:t>
            </w:r>
          </w:p>
        </w:tc>
        <w:tc>
          <w:tcPr>
            <w:tcW w:w="1134" w:type="dxa"/>
            <w:vAlign w:val="center"/>
          </w:tcPr>
          <w:p w14:paraId="1D0E2FD3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444D62B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-200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D178C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A1414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%</w:t>
            </w:r>
          </w:p>
        </w:tc>
      </w:tr>
      <w:tr w:rsidR="001B60E9" w:rsidRPr="00BD7306" w14:paraId="7F84C8DE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FB939D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 (Fratercula cirrhata) 8</w:t>
            </w:r>
          </w:p>
        </w:tc>
        <w:tc>
          <w:tcPr>
            <w:tcW w:w="1134" w:type="dxa"/>
            <w:vAlign w:val="center"/>
          </w:tcPr>
          <w:p w14:paraId="7FEC738C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D19B3A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0ECA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877304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6%</w:t>
            </w:r>
          </w:p>
        </w:tc>
      </w:tr>
      <w:tr w:rsidR="001B60E9" w:rsidRPr="00BD7306" w14:paraId="251F210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41AF71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Fratercula corniculata)</w:t>
            </w:r>
          </w:p>
        </w:tc>
        <w:tc>
          <w:tcPr>
            <w:tcW w:w="1134" w:type="dxa"/>
            <w:vAlign w:val="center"/>
          </w:tcPr>
          <w:p w14:paraId="39870726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0C2A211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4317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3EEA43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1%</w:t>
            </w:r>
          </w:p>
        </w:tc>
      </w:tr>
      <w:tr w:rsidR="001B60E9" w:rsidRPr="00BD7306" w14:paraId="0EB2A43C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6421EC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Aethia psittacula)</w:t>
            </w:r>
          </w:p>
        </w:tc>
        <w:tc>
          <w:tcPr>
            <w:tcW w:w="1134" w:type="dxa"/>
            <w:vAlign w:val="center"/>
          </w:tcPr>
          <w:p w14:paraId="21A34BA0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10990DB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B0287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30CD7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.1%</w:t>
            </w:r>
          </w:p>
        </w:tc>
      </w:tr>
      <w:tr w:rsidR="001B60E9" w:rsidRPr="00BD7306" w14:paraId="5528C00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653478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(Aethia pusilla) </w:t>
            </w:r>
          </w:p>
        </w:tc>
        <w:tc>
          <w:tcPr>
            <w:tcW w:w="1134" w:type="dxa"/>
            <w:vAlign w:val="center"/>
          </w:tcPr>
          <w:p w14:paraId="73EB9C38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0D5078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8FAC1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DCB23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%</w:t>
            </w:r>
          </w:p>
        </w:tc>
      </w:tr>
      <w:tr w:rsidR="001B60E9" w:rsidRPr="00BD7306" w14:paraId="127D1619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75C40A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rested auklet (Aethia cristatella) </w:t>
            </w:r>
          </w:p>
        </w:tc>
        <w:tc>
          <w:tcPr>
            <w:tcW w:w="1134" w:type="dxa"/>
            <w:vAlign w:val="center"/>
          </w:tcPr>
          <w:p w14:paraId="492964F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41436B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831D0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EFCC77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18E0CDC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3C565D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ssin's auklet (Ptychoramphus aleuticus)</w:t>
            </w:r>
          </w:p>
        </w:tc>
        <w:tc>
          <w:tcPr>
            <w:tcW w:w="1134" w:type="dxa"/>
            <w:vAlign w:val="center"/>
          </w:tcPr>
          <w:p w14:paraId="26E0E21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1C4F59C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34596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2566EA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7%</w:t>
            </w:r>
          </w:p>
        </w:tc>
      </w:tr>
      <w:tr w:rsidR="001B60E9" w:rsidRPr="00BD7306" w14:paraId="5770951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342E0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(Cerorhinca monocerata) </w:t>
            </w:r>
          </w:p>
        </w:tc>
        <w:tc>
          <w:tcPr>
            <w:tcW w:w="1134" w:type="dxa"/>
            <w:vAlign w:val="center"/>
          </w:tcPr>
          <w:p w14:paraId="379CF22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1B01D94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0F911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E21F2E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7%</w:t>
            </w:r>
          </w:p>
        </w:tc>
      </w:tr>
      <w:tr w:rsidR="001B60E9" w:rsidRPr="00BD7306" w14:paraId="3D8A5DFF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514289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igeon guillemot (Cepphus columba)</w:t>
            </w:r>
          </w:p>
        </w:tc>
        <w:tc>
          <w:tcPr>
            <w:tcW w:w="1134" w:type="dxa"/>
            <w:vAlign w:val="center"/>
          </w:tcPr>
          <w:p w14:paraId="4164DF4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D74F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0973D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5ADF4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0D7DA5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44C4A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agic cormorant (Phalacrocorax pelagicus)</w:t>
            </w:r>
          </w:p>
        </w:tc>
        <w:tc>
          <w:tcPr>
            <w:tcW w:w="1134" w:type="dxa"/>
            <w:vAlign w:val="center"/>
          </w:tcPr>
          <w:p w14:paraId="6938D2F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4401620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1BC10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7C7F7E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0%</w:t>
            </w:r>
          </w:p>
        </w:tc>
      </w:tr>
      <w:tr w:rsidR="001B60E9" w:rsidRPr="00BD7306" w14:paraId="17DF3A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854E12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(Phalacrocorax auritus) </w:t>
            </w:r>
          </w:p>
        </w:tc>
        <w:tc>
          <w:tcPr>
            <w:tcW w:w="1134" w:type="dxa"/>
            <w:vAlign w:val="center"/>
          </w:tcPr>
          <w:p w14:paraId="5B4E68A3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A111C64" w14:textId="77777777" w:rsidR="001B60E9" w:rsidRPr="00BD7306" w:rsidRDefault="007A0F3B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7B06B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3BE55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656EAE1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9E5FAC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ced cormorant (Phalacrocorax urile)</w:t>
            </w:r>
          </w:p>
        </w:tc>
        <w:tc>
          <w:tcPr>
            <w:tcW w:w="1134" w:type="dxa"/>
            <w:vAlign w:val="center"/>
          </w:tcPr>
          <w:p w14:paraId="36D3B2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26C7C1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6E1F7D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5EED4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EFBA8F7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F7D787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rbled murrelet (Brachyramphus marmoratus)</w:t>
            </w:r>
          </w:p>
        </w:tc>
        <w:tc>
          <w:tcPr>
            <w:tcW w:w="1134" w:type="dxa"/>
            <w:vAlign w:val="center"/>
          </w:tcPr>
          <w:p w14:paraId="2B82D54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3BF3A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FF541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949CA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098DA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78DD9A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ttlitz's murrelet (Brachyramphus brevirostris)</w:t>
            </w:r>
          </w:p>
        </w:tc>
        <w:tc>
          <w:tcPr>
            <w:tcW w:w="1134" w:type="dxa"/>
            <w:vAlign w:val="center"/>
          </w:tcPr>
          <w:p w14:paraId="77E3D84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AECD1E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3CF75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FEA750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8A4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30AC53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cient murrelet (Synthliboramphus antiquus)</w:t>
            </w:r>
          </w:p>
        </w:tc>
        <w:tc>
          <w:tcPr>
            <w:tcW w:w="1134" w:type="dxa"/>
            <w:vAlign w:val="center"/>
          </w:tcPr>
          <w:p w14:paraId="6F3DA88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2B77F89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87E0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BC2BB9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36266B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E0C74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hiskered auklet  (Aethia pygmaea)</w:t>
            </w:r>
          </w:p>
        </w:tc>
        <w:tc>
          <w:tcPr>
            <w:tcW w:w="1134" w:type="dxa"/>
            <w:vAlign w:val="center"/>
          </w:tcPr>
          <w:p w14:paraId="514ACB4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D65821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A3C8C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FEC32B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C52CF6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10BDC1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ack guillemot (Cepphus grylle) </w:t>
            </w:r>
          </w:p>
        </w:tc>
        <w:tc>
          <w:tcPr>
            <w:tcW w:w="1134" w:type="dxa"/>
            <w:vAlign w:val="center"/>
          </w:tcPr>
          <w:p w14:paraId="0F07352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28DCD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503A09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7358C4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5678C1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FEAFC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ng eider (Somateria spectabilis)</w:t>
            </w:r>
          </w:p>
        </w:tc>
        <w:tc>
          <w:tcPr>
            <w:tcW w:w="1134" w:type="dxa"/>
            <w:vAlign w:val="center"/>
          </w:tcPr>
          <w:p w14:paraId="54D75EC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655C85A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807E2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174B59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0DBE25D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076429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 (Clangula hyemalis)</w:t>
            </w:r>
          </w:p>
        </w:tc>
        <w:tc>
          <w:tcPr>
            <w:tcW w:w="1134" w:type="dxa"/>
            <w:vAlign w:val="center"/>
          </w:tcPr>
          <w:p w14:paraId="33E4AA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6669FA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075B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75F5F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CB3AF7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E87CB8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zorbill (Alca torda)</w:t>
            </w:r>
          </w:p>
        </w:tc>
        <w:tc>
          <w:tcPr>
            <w:tcW w:w="1134" w:type="dxa"/>
            <w:vAlign w:val="center"/>
          </w:tcPr>
          <w:p w14:paraId="0A96AC7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162403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146089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6C41DB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21C15D4" w14:textId="77777777" w:rsidTr="00006104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345E7F5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rf scoter (Melanitta perspicillata) 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2847AE5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0F7AD2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8BB56F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603FD5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F13CEF5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FC19967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racy/Carnivore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126E60C" w14:textId="77777777" w:rsidR="001B60E9" w:rsidRPr="00006104" w:rsidRDefault="00006104" w:rsidP="000061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C544E32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948CD5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523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8F9B7FA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.0%</w:t>
            </w:r>
          </w:p>
        </w:tc>
      </w:tr>
      <w:tr w:rsidR="001B60E9" w:rsidRPr="00BD7306" w14:paraId="1C9942B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5F75E6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at skua (Stercorarius skua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DEC6CC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321506D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BB396E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B11C5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</w:tr>
      <w:tr w:rsidR="001B60E9" w:rsidRPr="00BD7306" w14:paraId="0CFD940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EA081A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Stercorarius longicaudus)</w:t>
            </w:r>
          </w:p>
        </w:tc>
        <w:tc>
          <w:tcPr>
            <w:tcW w:w="1134" w:type="dxa"/>
            <w:vAlign w:val="center"/>
          </w:tcPr>
          <w:p w14:paraId="2E99C49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C17E38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80392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11DBD8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22E7C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724A72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Stercorarius pomarinus)</w:t>
            </w:r>
          </w:p>
        </w:tc>
        <w:tc>
          <w:tcPr>
            <w:tcW w:w="1134" w:type="dxa"/>
            <w:vAlign w:val="center"/>
          </w:tcPr>
          <w:p w14:paraId="542DA8D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6B2E49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F886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45313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AAE573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C72B05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sitic jager/ Arctic skua (Stercorarius parasiticus)</w:t>
            </w:r>
          </w:p>
        </w:tc>
        <w:tc>
          <w:tcPr>
            <w:tcW w:w="1134" w:type="dxa"/>
            <w:vAlign w:val="center"/>
          </w:tcPr>
          <w:p w14:paraId="06E33D1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56AA71A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D690D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97EA5E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</w:tbl>
    <w:p w14:paraId="1D53E452" w14:textId="77777777" w:rsidR="00BD7306" w:rsidRDefault="00BD7306" w:rsidP="00102222"/>
    <w:p w14:paraId="7FFA87E1" w14:textId="77777777" w:rsidR="00AC5311" w:rsidRDefault="00AC5311" w:rsidP="00102222">
      <w:pPr>
        <w:sectPr w:rsidR="00AC5311" w:rsidSect="00BE5ECD">
          <w:headerReference w:type="default" r:id="rId10"/>
          <w:footerReference w:type="default" r:id="rId11"/>
          <w:pgSz w:w="11906" w:h="16838"/>
          <w:pgMar w:top="720" w:right="720" w:bottom="720" w:left="720" w:header="708" w:footer="170" w:gutter="0"/>
          <w:cols w:space="708"/>
          <w:docGrid w:linePitch="360"/>
        </w:sectPr>
      </w:pPr>
    </w:p>
    <w:p w14:paraId="2087D8BD" w14:textId="7C0701A0" w:rsidR="009F3679" w:rsidRPr="00E07F63" w:rsidRDefault="009F3679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C24A94">
        <w:rPr>
          <w:rFonts w:ascii="Times New Roman" w:hAnsi="Times New Roman"/>
          <w:b/>
        </w:rPr>
        <w:t>3.3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 xml:space="preserve">Plastic </w:t>
      </w:r>
      <w:r w:rsidR="00BD4D82">
        <w:rPr>
          <w:rFonts w:ascii="Times New Roman" w:hAnsi="Times New Roman"/>
          <w:b/>
        </w:rPr>
        <w:t xml:space="preserve">ingested by </w:t>
      </w:r>
      <w:r w:rsidR="00AC5311">
        <w:rPr>
          <w:rFonts w:ascii="Times New Roman" w:hAnsi="Times New Roman"/>
          <w:b/>
        </w:rPr>
        <w:t xml:space="preserve">other </w:t>
      </w:r>
      <w:r w:rsidR="00BD4D82">
        <w:rPr>
          <w:rFonts w:ascii="Times New Roman" w:hAnsi="Times New Roman"/>
          <w:b/>
        </w:rPr>
        <w:t>organisms</w:t>
      </w:r>
      <w:r>
        <w:rPr>
          <w:rFonts w:ascii="Times New Roman" w:hAnsi="Times New Roman"/>
          <w:b/>
        </w:rPr>
        <w:t xml:space="preserve"> in the Arctic</w:t>
      </w:r>
    </w:p>
    <w:tbl>
      <w:tblPr>
        <w:tblW w:w="10485" w:type="dxa"/>
        <w:tblLook w:val="04A0" w:firstRow="1" w:lastRow="0" w:firstColumn="1" w:lastColumn="0" w:noHBand="0" w:noVBand="1"/>
      </w:tblPr>
      <w:tblGrid>
        <w:gridCol w:w="1555"/>
        <w:gridCol w:w="2268"/>
        <w:gridCol w:w="1134"/>
        <w:gridCol w:w="1417"/>
        <w:gridCol w:w="1843"/>
        <w:gridCol w:w="2268"/>
      </w:tblGrid>
      <w:tr w:rsidR="00614C98" w:rsidRPr="009F3679" w14:paraId="597049C3" w14:textId="77777777" w:rsidTr="009F3679">
        <w:trPr>
          <w:trHeight w:val="1020"/>
        </w:trPr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29D3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6C0B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C15F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40E6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/ number of individuals with debri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A806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cidents of ingestion (%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CE59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9F3679" w:rsidRPr="009F3679" w14:paraId="505D2689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43CAA65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614C98" w:rsidRPr="009F3679" w14:paraId="750CE93A" w14:textId="77777777" w:rsidTr="009F3679">
        <w:trPr>
          <w:trHeight w:val="433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C2D10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whead whale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Balaena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sticet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989B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ffin Bay, Canad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60A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D62C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2568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DB59C" w14:textId="7277F2E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E9850F3" w14:textId="77777777" w:rsidTr="009F3679">
        <w:trPr>
          <w:trHeight w:val="398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5C41D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5D08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aufort Sea, Alask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ECB6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EE78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59C4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86505" w14:textId="1DABD36C" w:rsidR="009F3679" w:rsidRPr="009F3679" w:rsidRDefault="00EB0DB7" w:rsidP="00EB0DB7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owry&lt;/Author&gt;&lt;Year&gt;1993&lt;/Year&gt;&lt;RecNum&gt;578&lt;/RecNum&gt;&lt;DisplayText&gt;(Lowry, 1993)&lt;/DisplayText&gt;&lt;record&gt;&lt;rec-number&gt;578&lt;/rec-number&gt;&lt;foreign-keys&gt;&lt;key app="EN" db-id="rfftxfrp5xxvp1eedz6vpfs7t95sssfzz5pf" timestamp="1525531346"&gt;578&lt;/key&gt;&lt;/foreign-keys&gt;&lt;ref-type name="Book Section"&gt;5&lt;/ref-type&gt;&lt;contributors&gt;&lt;authors&gt;&lt;author&gt;Lowry, L. F.&lt;/author&gt;&lt;/authors&gt;&lt;/contributors&gt;&lt;titles&gt;&lt;title&gt;Foods and Feeding Ecology&lt;/title&gt;&lt;secondary-title&gt;Burns J. J. et al. The bowhead whale&lt;/secondary-title&gt;&lt;/titles&gt;&lt;pages&gt;201-238&lt;/pages&gt;&lt;number&gt;2&lt;/number&gt;&lt;dates&gt;&lt;year&gt;1993&lt;/year&gt;&lt;/dates&gt;&lt;publisher&gt;Society for Marine Mammalogy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7" w:tooltip="Lowry, 1993 #5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owry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F3DBA1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655D6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(Balaenoptera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ys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7F199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C41F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C64B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 / 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D09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3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E2FD5" w14:textId="776C42DA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751EA6FC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9220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perm whale (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hyseter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A60C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tween Iceland and Greenland, 62-67˚N 24-30˚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0432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-</w:t>
            </w: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2A1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1307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&lt;10%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CE79F" w14:textId="6605DC9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rtin&lt;/Author&gt;&lt;Year&gt;1986&lt;/Year&gt;&lt;RecNum&gt;369&lt;/RecNum&gt;&lt;DisplayText&gt;(Martin and Clarke, 1986)&lt;/DisplayText&gt;&lt;record&gt;&lt;rec-number&gt;369&lt;/rec-number&gt;&lt;foreign-keys&gt;&lt;key app="EN" db-id="rfftxfrp5xxvp1eedz6vpfs7t95sssfzz5pf" timestamp="1519212497"&gt;369&lt;/key&gt;&lt;/foreign-keys&gt;&lt;ref-type name="Journal Article"&gt;17&lt;/ref-type&gt;&lt;contributors&gt;&lt;authors&gt;&lt;author&gt;Martin, A. R.&lt;/author&gt;&lt;author&gt;Clarke, M. R.&lt;/author&gt;&lt;/authors&gt;&lt;/contributors&gt;&lt;titles&gt;&lt;title&gt;The Diet of Sperm Whales (Physeter Macrocephalus) Captured Between Iceland and Greenland&lt;/title&gt;&lt;secondary-title&gt;Journal of the Marine Biological Association of the United Kingdom&lt;/secondary-title&gt;&lt;/titles&gt;&lt;periodical&gt;&lt;full-title&gt;Journal of the Marine Biological Association of the United Kingdom&lt;/full-title&gt;&lt;/periodical&gt;&lt;volume&gt;66&lt;/volume&gt;&lt;number&gt;04&lt;/number&gt;&lt;section&gt;779&lt;/section&gt;&lt;dates&gt;&lt;year&gt;1986&lt;/year&gt;&lt;/dates&gt;&lt;isbn&gt;0025-3154&amp;#xD;1469-7769&lt;/isbn&gt;&lt;urls&gt;&lt;/urls&gt;&lt;custom4&gt;Impact&lt;/custom4&gt;&lt;custom7&gt;Greenland Iceland&lt;/custom7&gt;&lt;electronic-resource-num&gt;10.1017/s002531540004842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3" w:tooltip="Martin, 1986 #36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rtin and Clarke, 198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73397AF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3F904CA" w14:textId="284FE785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 an</w:t>
            </w:r>
            <w:r w:rsidR="001D6E0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</w:t>
            </w: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invertebrates</w:t>
            </w:r>
          </w:p>
        </w:tc>
      </w:tr>
      <w:tr w:rsidR="00614C98" w:rsidRPr="009F3679" w14:paraId="672E5A2D" w14:textId="77777777" w:rsidTr="009F3679">
        <w:trPr>
          <w:trHeight w:val="510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E6D47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</w:t>
            </w:r>
            <w:r w:rsid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ark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Somniosus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3353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Greenland, 59-76˚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CE1D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08F5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796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3% (fishing gear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885B5" w14:textId="7F741E5E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ielsen&lt;/Author&gt;&lt;Year&gt;2013&lt;/Year&gt;&lt;RecNum&gt;367&lt;/RecNum&gt;&lt;DisplayText&gt;(Nielsen et al., 2013)&lt;/DisplayText&gt;&lt;record&gt;&lt;rec-number&gt;367&lt;/rec-number&gt;&lt;foreign-keys&gt;&lt;key app="EN" db-id="rfftxfrp5xxvp1eedz6vpfs7t95sssfzz5pf" timestamp="1519212497"&gt;367&lt;/key&gt;&lt;/foreign-keys&gt;&lt;ref-type name="Journal Article"&gt;17&lt;/ref-type&gt;&lt;contributors&gt;&lt;authors&gt;&lt;author&gt;Nielsen, J.&lt;/author&gt;&lt;author&gt;Hedeholm, R. B.&lt;/author&gt;&lt;author&gt;Simon, M.&lt;/author&gt;&lt;author&gt;Steffensen, J. F.&lt;/author&gt;&lt;/authors&gt;&lt;/contributors&gt;&lt;titles&gt;&lt;title&gt;Distribution and feeding ecology of the Greenland shark (Somniosus microcephalus) in Greenland waters&lt;/title&gt;&lt;secondary-title&gt;Polar Biology&lt;/secondary-title&gt;&lt;/titles&gt;&lt;periodical&gt;&lt;full-title&gt;Polar Biology&lt;/full-title&gt;&lt;/periodical&gt;&lt;pages&gt;37-46&lt;/pages&gt;&lt;volume&gt;37&lt;/volume&gt;&lt;number&gt;1&lt;/number&gt;&lt;section&gt;37&lt;/section&gt;&lt;dates&gt;&lt;year&gt;2013&lt;/year&gt;&lt;/dates&gt;&lt;isbn&gt;0722-4060&amp;#xD;1432-2056&lt;/isbn&gt;&lt;urls&gt;&lt;/urls&gt;&lt;custom4&gt;Impact&lt;/custom4&gt;&lt;custom7&gt;Greenland&lt;/custom7&gt;&lt;electronic-resource-num&gt;10.1007/s00300-013-1408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9" w:tooltip="Nielsen, 2013 #3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ielsen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11E8B66" w14:textId="77777777" w:rsidTr="009F3679">
        <w:trPr>
          <w:trHeight w:val="765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65FF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D5F7A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49AD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20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4396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B6A27" w14:textId="78E3FF60" w:rsidR="009F3679" w:rsidRPr="009F3679" w:rsidRDefault="009F3679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% (a piece of metal and fishing line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4416B" w14:textId="4A71B59F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eclerc&lt;/Author&gt;&lt;Year&gt;2012&lt;/Year&gt;&lt;RecNum&gt;372&lt;/RecNum&gt;&lt;DisplayText&gt;(Leclerc et al., 2012)&lt;/DisplayText&gt;&lt;record&gt;&lt;rec-number&gt;372&lt;/rec-number&gt;&lt;foreign-keys&gt;&lt;key app="EN" db-id="rfftxfrp5xxvp1eedz6vpfs7t95sssfzz5pf" timestamp="1519212497"&gt;372&lt;/key&gt;&lt;/foreign-keys&gt;&lt;ref-type name="Journal Article"&gt;17&lt;/ref-type&gt;&lt;contributors&gt;&lt;authors&gt;&lt;author&gt;Leclerc, L.-M. E.&lt;/author&gt;&lt;author&gt;Lydersen, C.&lt;/author&gt;&lt;author&gt;Haug, T.&lt;/author&gt;&lt;author&gt;Bachmann, L.&lt;/author&gt;&lt;author&gt;Fisk, A. T.&lt;/author&gt;&lt;author&gt;Kovacs, K. M.&lt;/author&gt;&lt;/authors&gt;&lt;/contributors&gt;&lt;titles&gt;&lt;title&gt;A missing piece in the Arctic food web puzzle? Stomach contents of Greenland sharks sampled in Svalbard, Norway&lt;/title&gt;&lt;secondary-title&gt;Polar Biology&lt;/secondary-title&gt;&lt;/titles&gt;&lt;periodical&gt;&lt;full-title&gt;Polar Biology&lt;/full-title&gt;&lt;/periodical&gt;&lt;pages&gt;1197-1208&lt;/pages&gt;&lt;volume&gt;35&lt;/volume&gt;&lt;number&gt;8&lt;/number&gt;&lt;section&gt;1197&lt;/section&gt;&lt;dates&gt;&lt;year&gt;2012&lt;/year&gt;&lt;/dates&gt;&lt;isbn&gt;0722-4060&amp;#xD;1432-2056&lt;/isbn&gt;&lt;urls&gt;&lt;/urls&gt;&lt;custom4&gt;Impact&lt;/custom4&gt;&lt;custom7&gt;Norway&lt;/custom7&gt;&lt;electronic-resource-num&gt;https://doi.org/10.1007/s00300-012-1166-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6" w:tooltip="Leclerc, 2012 #3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eclerc et al.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96CF114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6A69D" w14:textId="77777777" w:rsidR="009F3679" w:rsidRPr="00614C98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ull-rout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Myoxocephalus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corpi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2B7B8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EC9C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009D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69DE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47944" w14:textId="46CFBEB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46BAAA6" w14:textId="77777777" w:rsidTr="009F3679">
        <w:trPr>
          <w:trHeight w:val="25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98221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</w:t>
            </w:r>
            <w:r w:rsidRPr="00614C9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mmon seasnai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Liparis lipari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1FB1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B5A2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F7DF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02BB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0F03" w14:textId="4FD22670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D3E5F24" w14:textId="77777777" w:rsidTr="009F3679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E83D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Gadus morhu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57BC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olvær, Lofoten and Varangerfjorder, Northern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AF1B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8B5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4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79CCD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74AD3" w14:textId="2F937C0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råte&lt;/Author&gt;&lt;Year&gt;2016&lt;/Year&gt;&lt;RecNum&gt;383&lt;/RecNum&gt;&lt;DisplayText&gt;(Bråte et al., 2016)&lt;/DisplayText&gt;&lt;record&gt;&lt;rec-number&gt;383&lt;/rec-number&gt;&lt;foreign-keys&gt;&lt;key app="EN" db-id="rfftxfrp5xxvp1eedz6vpfs7t95sssfzz5pf" timestamp="1519227029"&gt;383&lt;/key&gt;&lt;/foreign-keys&gt;&lt;ref-type name="Journal Article"&gt;17&lt;/ref-type&gt;&lt;contributors&gt;&lt;authors&gt;&lt;author&gt;Bråte, I. L. N.&lt;/author&gt;&lt;author&gt;Eidsvoll, D. P.&lt;/author&gt;&lt;author&gt;Steindal, C. C.&lt;/author&gt;&lt;author&gt;Thomas, K. V.&lt;/author&gt;&lt;/authors&gt;&lt;/contributors&gt;&lt;auth-address&gt;Norwegian Institute for Water Research (NIVA), Gaustadalleen 21, NO-0349 Oslo, Norway. Electronic address: iln@niva.no.&amp;#xD;Norwegian Institute for Water Research (NIVA), Gaustadalleen 21, NO-0349 Oslo, Norway. Electronic address: dei@niva.no.&amp;#xD;Museum of Cultural History, University of Oslo, Huk Aveny 35, 0287 Oslo, Norway. Electronic address: c.c.steindal@khm.uio.no.&amp;#xD;Norwegian Institute for Water Research (NIVA), Gaustadalleen 21, NO-0349 Oslo, Norway. Electronic address: kth@niva.no.&lt;/auth-address&gt;&lt;titles&gt;&lt;title&gt;Plastic ingestion by Atlantic cod (Gadus morhua) from the Norwegian coast&lt;/title&gt;&lt;secondary-title&gt;Mar Pollut Bull&lt;/secondary-title&gt;&lt;/titles&gt;&lt;periodical&gt;&lt;full-title&gt;Mar Pollut Bull&lt;/full-title&gt;&lt;/periodical&gt;&lt;pages&gt;105-110&lt;/pages&gt;&lt;volume&gt;112&lt;/volume&gt;&lt;number&gt;1-2&lt;/number&gt;&lt;edition&gt;2016/08/20&lt;/edition&gt;&lt;dates&gt;&lt;year&gt;2016&lt;/year&gt;&lt;pub-dates&gt;&lt;date&gt;Nov 15&lt;/date&gt;&lt;/pub-dates&gt;&lt;/dates&gt;&lt;isbn&gt;1879-3363 (Electronic)&amp;#xD;0025-326X (Linking)&lt;/isbn&gt;&lt;accession-num&gt;27539631&lt;/accession-num&gt;&lt;urls&gt;&lt;related-urls&gt;&lt;url&gt;https://www.ncbi.nlm.nih.gov/pubmed/27539631&lt;/url&gt;&lt;/related-urls&gt;&lt;/urls&gt;&lt;custom4&gt;Impact&lt;/custom4&gt;&lt;custom7&gt;Norway&lt;/custom7&gt;&lt;electronic-resource-num&gt;10.1016/j.marpolbul.2016.08.03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5" w:tooltip="Bråte, 2016 #38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råt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FC9D15B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502C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 w:rsidRPr="009B5C01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adus morhua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96D82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AD199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784F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35D6C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7D1CE1" w14:textId="673F4227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B5C01" w14:paraId="5D27BA3F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1864B" w14:textId="704D10E4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wolfish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narhichas lup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9DD3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8450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ACB9F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66265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8F47A" w14:textId="2BFCD5BD" w:rsidR="009B5C01" w:rsidRPr="009B5C01" w:rsidRDefault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6BC69ED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0D92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cod</w:t>
            </w:r>
          </w:p>
          <w:p w14:paraId="7F36A37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Boreogadus said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29522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1D193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1D6C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 / 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9A374" w14:textId="578DDB56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8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B06917" w14:textId="75A6CDFA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ühn&lt;/Author&gt;&lt;Year&gt;2018&lt;/Year&gt;&lt;RecNum&gt;477&lt;/RecNum&gt;&lt;DisplayText&gt;(Kühn et al., 2018)&lt;/DisplayText&gt;&lt;record&gt;&lt;rec-number&gt;477&lt;/rec-number&gt;&lt;foreign-keys&gt;&lt;key app="EN" db-id="rfftxfrp5xxvp1eedz6vpfs7t95sssfzz5pf" timestamp="1525350359"&gt;477&lt;/key&gt;&lt;/foreign-keys&gt;&lt;ref-type name="Journal Article"&gt;17&lt;/ref-type&gt;&lt;contributors&gt;&lt;authors&gt;&lt;author&gt;Kühn, Susanne&lt;/author&gt;&lt;author&gt;Schaafsma, Fokje L.&lt;/author&gt;&lt;author&gt;van Werven, Bernike&lt;/author&gt;&lt;author&gt;Flores, Hauke&lt;/author&gt;&lt;author&gt;Bergmann, Melanie&lt;/author&gt;&lt;author&gt;Egelkraut-Holtus, Marion&lt;/author&gt;&lt;author&gt;Tekman, Mine B.&lt;/author&gt;&lt;author&gt;van Franeker, Jan A.&lt;/author&gt;&lt;/authors&gt;&lt;/contributors&gt;&lt;titles&gt;&lt;title&gt;Plastic ingestion by juvenile polar cod (Boreogadus saida) in the Arctic Ocean&lt;/title&gt;&lt;secondary-title&gt;Polar Biology&lt;/secondary-title&gt;&lt;/titles&gt;&lt;periodical&gt;&lt;full-title&gt;Polar Biology&lt;/full-title&gt;&lt;/periodical&gt;&lt;dates&gt;&lt;year&gt;2018&lt;/year&gt;&lt;/dates&gt;&lt;isbn&gt;0722-4060&amp;#xD;1432-2056&lt;/isbn&gt;&lt;urls&gt;&lt;/urls&gt;&lt;electronic-resource-num&gt;https://doi.org/10.1007/s00300-018-2283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3" w:tooltip="Kühn, 2018 #4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üh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F5F0BD7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49D6E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celand cockle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Clinocardium 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iliatum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84506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CDCA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90A99" w14:textId="1F7D98F4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8379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 (only fiber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9BE9" w14:textId="742C2E34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6581246B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61AEA" w14:textId="77777777" w:rsidR="009F3679" w:rsidRPr="009F3679" w:rsidRDefault="00614C98" w:rsidP="00614C9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ue musse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tilus edulis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3346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D885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44B4B" w14:textId="30619DE9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9665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0% or 9.5 item/individual (only fibers)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81F9A" w14:textId="646D768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FFCC095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F1608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now crab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hionoecetes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  <w:t>opili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DCFFB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rents Se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B8612" w14:textId="457F9FAD" w:rsidR="009F3679" w:rsidRPr="009F3679" w:rsidRDefault="009B5C0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  <w:r w:rsidR="009F3679"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331EA" w14:textId="2BF3C23F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E9B8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14264" w14:textId="4379F2B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4&lt;/Year&gt;&lt;RecNum&gt;478&lt;/RecNum&gt;&lt;Suffix&gt; unpub.&lt;/Suffix&gt;&lt;DisplayText&gt;(Sundet, 2014 unpub.)&lt;/DisplayText&gt;&lt;record&gt;&lt;rec-number&gt;478&lt;/rec-number&gt;&lt;foreign-keys&gt;&lt;key app="EN" db-id="rfftxfrp5xxvp1eedz6vpfs7t95sssfzz5pf" timestamp="1525352882"&gt;478&lt;/key&gt;&lt;/foreign-keys&gt;&lt;ref-type name="Conference Paper"&gt;47&lt;/ref-type&gt;&lt;contributors&gt;&lt;authors&gt;&lt;author&gt;Sundet, J. H.&lt;/author&gt;&lt;/authors&gt;&lt;/contributors&gt;&lt;titles&gt;&lt;title&gt;The snow crab (Chionoecetes opilio) in the Barents Sea (the lecture held at the workshop on red king- and snow crab, Tromsø, 2014)&lt;/title&gt;&lt;secondary-title&gt;Workshop on king- and snow crabs in the Barents Sea&lt;/secondary-title&gt;&lt;/titles&gt;&lt;pages&gt;52-53&lt;/pages&gt;&lt;dates&gt;&lt;year&gt;2014&lt;/year&gt;&lt;pub-dates&gt;&lt;date&gt;11-12 March&lt;/date&gt;&lt;/pub-dates&gt;&lt;/dates&gt;&lt;pub-location&gt;Tromsø&lt;/pub-locatio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2" w:tooltip="Sundet, 2014 #478" w:history="1">
              <w:r w:rsidR="00E71D9E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, 2014 unpub.</w:t>
              </w:r>
            </w:hyperlink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A54E0A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llanger&lt;/Author&gt;&lt;Year&gt;2018&lt;/Year&gt;&lt;RecNum&gt;382&lt;/RecNum&gt;&lt;DisplayText&gt;(Hallanger and Gabrielsen, 2018)&lt;/DisplayText&gt;&lt;record&gt;&lt;rec-number&gt;382&lt;/rec-number&gt;&lt;foreign-keys&gt;&lt;key app="EN" db-id="rfftxfrp5xxvp1eedz6vpfs7t95sssfzz5pf" timestamp="1519225503"&gt;382&lt;/key&gt;&lt;/foreign-keys&gt;&lt;ref-type name="Report"&gt;27&lt;/ref-type&gt;&lt;contributors&gt;&lt;authors&gt;&lt;author&gt;Hallanger, I. G.&lt;/author&gt;&lt;author&gt;Gabrielsen, G. W.&lt;/author&gt;&lt;/authors&gt;&lt;tertiary-authors&gt;&lt;author&gt;Norwegian Polar Institute&lt;/author&gt;&lt;/tertiary-authors&gt;&lt;/contributors&gt;&lt;titles&gt;&lt;title&gt;Plastic in the European Arctic&lt;/title&gt;&lt;secondary-title&gt;NPI Kortrapport/Brief Report&lt;/secondary-title&gt;&lt;alt-title&gt;Kortrapport/Brief Report no. 045&lt;/alt-title&gt;&lt;/titles&gt;&lt;pages&gt;28&lt;/pages&gt;&lt;volume&gt;45&lt;/volume&gt;&lt;dates&gt;&lt;year&gt;2018&lt;/year&gt;&lt;/dates&gt;&lt;pub-location&gt;Tromsø&lt;/pub-location&gt;&lt;publisher&gt;Norwegian Polar Institute&lt;/publisher&gt;&lt;urls&gt;&lt;/urls&gt;&lt;custom3&gt;Distribution&lt;/custom3&gt;&lt;custom4&gt;Impact&lt;/custom4&gt;&lt;custom6&gt;Crosscutting&lt;/custom6&gt;&lt;custom7&gt;Norway 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3" w:tooltip="Hallanger, 2018 #3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llanger and Gabrielsen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46E2B46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5E74EE31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614C98" w:rsidRPr="009F3679" w14:paraId="7F308D08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EBA45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g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hispida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C920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BE44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1435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07E3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73DF5" w14:textId="0C1721C7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F92AD9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F727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ard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Erignathus barbatu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7ABE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B9BB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3FD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89630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6A347" w14:textId="1D99138D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91A48AF" w14:textId="77777777" w:rsidR="009F3679" w:rsidRDefault="006271A1" w:rsidP="00102222">
      <w:commentRangeStart w:id="6"/>
      <w:commentRangeEnd w:id="6"/>
      <w:r>
        <w:rPr>
          <w:rStyle w:val="CommentReference"/>
          <w:rFonts w:eastAsia="Calibri"/>
          <w:lang w:val="en-CA"/>
        </w:rPr>
        <w:commentReference w:id="6"/>
      </w:r>
    </w:p>
    <w:p w14:paraId="50631859" w14:textId="77777777" w:rsidR="009F3679" w:rsidRDefault="009F3679" w:rsidP="00102222"/>
    <w:p w14:paraId="04A9DFB5" w14:textId="77777777" w:rsidR="009F3679" w:rsidRDefault="009F3679" w:rsidP="00102222"/>
    <w:p w14:paraId="03F7E046" w14:textId="77777777" w:rsidR="009F3679" w:rsidRDefault="009F3679" w:rsidP="00102222"/>
    <w:p w14:paraId="576395C6" w14:textId="77777777" w:rsidR="009F3679" w:rsidRDefault="009F3679" w:rsidP="00102222"/>
    <w:p w14:paraId="2275BD8D" w14:textId="77777777" w:rsidR="009F3679" w:rsidRDefault="009F3679" w:rsidP="00102222"/>
    <w:p w14:paraId="19F57DED" w14:textId="55B79C59" w:rsidR="00C56F35" w:rsidRPr="00E07F63" w:rsidRDefault="00C56F35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C24A94">
        <w:rPr>
          <w:rFonts w:ascii="Times New Roman" w:hAnsi="Times New Roman"/>
          <w:b/>
        </w:rPr>
        <w:t>3.4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>Entanglements of biota in plastic debris</w:t>
      </w:r>
      <w:r w:rsidR="009F3679">
        <w:rPr>
          <w:rFonts w:ascii="Times New Roman" w:hAnsi="Times New Roman"/>
          <w:b/>
        </w:rPr>
        <w:t xml:space="preserve"> in the Arctic</w:t>
      </w:r>
    </w:p>
    <w:tbl>
      <w:tblPr>
        <w:tblW w:w="10622" w:type="dxa"/>
        <w:tblLook w:val="04A0" w:firstRow="1" w:lastRow="0" w:firstColumn="1" w:lastColumn="0" w:noHBand="0" w:noVBand="1"/>
      </w:tblPr>
      <w:tblGrid>
        <w:gridCol w:w="1424"/>
        <w:gridCol w:w="1827"/>
        <w:gridCol w:w="1121"/>
        <w:gridCol w:w="992"/>
        <w:gridCol w:w="1572"/>
        <w:gridCol w:w="1546"/>
        <w:gridCol w:w="2140"/>
      </w:tblGrid>
      <w:tr w:rsidR="00C56F35" w:rsidRPr="00C56F35" w14:paraId="104203B1" w14:textId="77777777" w:rsidTr="00753B00">
        <w:trPr>
          <w:trHeight w:val="525"/>
          <w:tblHeader/>
        </w:trPr>
        <w:tc>
          <w:tcPr>
            <w:tcW w:w="142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CAD4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827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1A318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2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78B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1578F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(n)</w:t>
            </w:r>
          </w:p>
        </w:tc>
        <w:tc>
          <w:tcPr>
            <w:tcW w:w="157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D907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Number entangled (n)</w:t>
            </w:r>
          </w:p>
        </w:tc>
        <w:tc>
          <w:tcPr>
            <w:tcW w:w="1546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AFF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ercent entangled (%)</w:t>
            </w:r>
          </w:p>
        </w:tc>
        <w:tc>
          <w:tcPr>
            <w:tcW w:w="21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CD7D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C56F35" w:rsidRPr="00C56F35" w14:paraId="0A0AFB87" w14:textId="77777777" w:rsidTr="00C56F35">
        <w:trPr>
          <w:trHeight w:val="255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4F945EF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C56F35" w:rsidRPr="00C56F35" w14:paraId="6F92E3B2" w14:textId="77777777" w:rsidTr="00B320BF">
        <w:trPr>
          <w:trHeight w:val="103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0117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A7DD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952E7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-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468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78D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 (13 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AE1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3E215E" w14:textId="5A97517C" w:rsidR="00C56F35" w:rsidRPr="00C56F35" w:rsidRDefault="001929DA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cordino&lt;/Author&gt;&lt;Year&gt;1985&lt;/Year&gt;&lt;RecNum&gt;359&lt;/RecNum&gt;&lt;DisplayText&gt;(Scordino, 1985)&lt;/DisplayText&gt;&lt;record&gt;&lt;rec-number&gt;359&lt;/rec-number&gt;&lt;foreign-keys&gt;&lt;key app="EN" db-id="rfftxfrp5xxvp1eedz6vpfs7t95sssfzz5pf" timestamp="1519212496"&gt;359&lt;/key&gt;&lt;/foreign-keys&gt;&lt;ref-type name="Journal Article"&gt;17&lt;/ref-type&gt;&lt;contributors&gt;&lt;authors&gt;&lt;author&gt;Scordino, J.&lt;/author&gt;&lt;/authors&gt;&lt;/contributors&gt;&lt;titles&gt;&lt;title&gt;Studies on fur seal entanglement, 1981-1984, St. Paul Island, Alaska&lt;/title&gt;&lt;/titles&gt;&lt;dates&gt;&lt;year&gt;1985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8" w:tooltip="Scordino, 1985 #35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cordino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C56F35"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and data of National Marine Mammal Laboratory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9ECBBD3" w14:textId="77777777" w:rsidTr="00B320BF">
        <w:trPr>
          <w:trHeight w:val="52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36079E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F1E3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76B3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8F62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7C92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BA8BE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754BE1" w14:textId="39DC8055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Yoshida and Baba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EE62B82" w14:textId="77777777" w:rsidTr="00B320BF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EE5342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D015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A2653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0D1A51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758E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BBBEA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4D9DA" w14:textId="1202A2DA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ones and Ferrero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DBBDB4C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1FCD4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204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bilof Islands, Eastern Bering Sea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077D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2FEF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C7E4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66D1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64451B" w14:textId="263708FA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aba&lt;/Author&gt;&lt;Year&gt;1990&lt;/Year&gt;&lt;RecNum&gt;223&lt;/RecNum&gt;&lt;DisplayText&gt;(Baba et al., 1990)&lt;/DisplayText&gt;&lt;record&gt;&lt;rec-number&gt;223&lt;/rec-number&gt;&lt;foreign-keys&gt;&lt;key app="EN" db-id="rfftxfrp5xxvp1eedz6vpfs7t95sssfzz5pf" timestamp="1518622123"&gt;223&lt;/key&gt;&lt;/foreign-keys&gt;&lt;ref-type name="Conference Paper"&gt;47&lt;/ref-type&gt;&lt;contributors&gt;&lt;authors&gt;&lt;author&gt;Baba, N.&lt;/author&gt;&lt;author&gt;Kiyota, M.&lt;/author&gt;&lt;author&gt;Yoshida, K.&lt;/author&gt;&lt;/authors&gt;&lt;/contributors&gt;&lt;titles&gt;&lt;title&gt;Distribution of marine debris and northern fur seals in the Eastern Bering Sea&lt;/title&gt;&lt;secondary-title&gt;The Second International Conference on Marine Debris&lt;/secondary-title&gt;&lt;/titles&gt;&lt;pages&gt;653-664&lt;/pages&gt;&lt;dates&gt;&lt;year&gt;1990&lt;/year&gt;&lt;/dates&gt;&lt;pub-location&gt;Honolulu&lt;/pub-location&gt;&lt;urls&gt;&lt;related-urls&gt;&lt;url&gt;https://swfsc.noaa.gov/publications/TM/SWFSC/NOAA-TM-NMFS-SWFSC-154_P419.PDF&lt;/url&gt;&lt;/related-urls&gt;&lt;/urls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" w:tooltip="Baba, 1990 #2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aba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0250B33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D8DF2F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CF6C93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142B5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8CE6E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D4200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DF47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F7D14B" w14:textId="300BF3B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F8ED35" w14:textId="77777777" w:rsidTr="009A7A29">
        <w:trPr>
          <w:trHeight w:val="27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2BA56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D744B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E232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7D49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409B0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4747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73BBD0" w14:textId="42109C19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11CC349D" w14:textId="77777777" w:rsidTr="00E71D9E">
        <w:trPr>
          <w:trHeight w:val="25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B0F1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uvenile Male 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E55DF" w14:textId="77777777" w:rsidR="009A7A29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(unspecified) Pribilov Islands </w:t>
            </w:r>
          </w:p>
          <w:p w14:paraId="55811881" w14:textId="246EB83A" w:rsidR="009A7A29" w:rsidRPr="00E71D9E" w:rsidRDefault="009A7A29" w:rsidP="009A7A29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/ </w:t>
            </w:r>
          </w:p>
          <w:p w14:paraId="4A2DC73E" w14:textId="5495F5C3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. Paul Island</w:t>
            </w:r>
            <w:r>
              <w:t xml:space="preserve"> </w:t>
            </w:r>
            <w:r w:rsidRPr="009A7A2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ribilov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16625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845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AC55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187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75672A3C" w14:textId="162B180C" w:rsidR="009A7A29" w:rsidRPr="00E71D9E" w:rsidRDefault="009A7A29" w:rsidP="00E71D9E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</w:pP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ru-RU" w:eastAsia="en-GB"/>
                </w:rPr>
                <w:t>Merrell, 1980</w:t>
              </w:r>
            </w:hyperlink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t xml:space="preserve">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Arial" w:eastAsia="Times New Roman" w:hAnsi="Arial" w:cs="Arial"/>
                  <w:noProof/>
                  <w:sz w:val="20"/>
                  <w:szCs w:val="20"/>
                  <w:lang w:val="ru-RU" w:eastAsia="en-GB"/>
                </w:rPr>
                <w:t>Fowler et al., 1993</w:t>
              </w:r>
            </w:hyperlink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end"/>
            </w:r>
          </w:p>
        </w:tc>
      </w:tr>
      <w:tr w:rsidR="009A7A29" w:rsidRPr="00C56F35" w14:paraId="0966401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0B256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0A6CD5D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146A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0FED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C52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973A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41378140" w14:textId="7E2C7433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686CB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2B5123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7887E60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5242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7FE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A44C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6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DFB9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177A5DAD" w14:textId="39BBE4BD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E6345E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D1EC10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7FDF231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33B5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88C2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50D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2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F23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9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08F23F6" w14:textId="52A23476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BD6492D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17D3E82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0CD3B7D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F79B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C7CA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7638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3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22B8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5 / 0.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78FBB832" w14:textId="7D74FA85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7ADB613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6C23CA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49DD5D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2818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F4C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A1A1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6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6D68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3CE065C9" w14:textId="78B20FF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7E3688E7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E2EB98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18FC2C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07DF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CA07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45F6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DB7E7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7951AEC" w14:textId="36634870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268C925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2EF67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DB1E01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F8ACF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CEB9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7934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1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A730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6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215A76CE" w14:textId="7CF76B0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AAF525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9D6840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593960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0294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D016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BC0A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68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9D6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9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53186A35" w14:textId="2430BC38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31AE2C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F69A5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98BC11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A6B4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1CB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A3FC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C7A46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BABA663" w14:textId="4E3BE329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A0E8F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979E83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4CD971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A076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BB1A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8BDB7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2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039A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.5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5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6197F0" w14:textId="47D53991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6858D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BB18AD7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8427B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Paul Island, Pribilof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B437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93EA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616A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04AD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B477E6" w14:textId="7F6F05F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24408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B252958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AFC46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E561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8C2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24AE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F63FF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3BE156" w14:textId="312EE67F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96DD6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A80F35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0339C7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C487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57192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D48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09E8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9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F810E" w14:textId="4528A431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0E64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5B8F19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3181B25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641C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E88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735B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4E58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563E6" w14:textId="2081686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; Fowler et al., 1990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Cite&gt;&lt;Author&gt;Fowler&lt;/Author&gt;&lt;Year&gt;1990&lt;/Year&gt;&lt;RecNum&gt;110&lt;/RecNum&gt;&lt;record&gt;&lt;rec-number&gt;110&lt;/rec-number&gt;&lt;foreign-keys&gt;&lt;key app="EN" db-id="rfftxfrp5xxvp1eedz6vpfs7t95sssfzz5pf" timestamp="1517485787"&gt;110&lt;/key&gt;&lt;/foreign-keys&gt;&lt;ref-type name="Conference Paper"&gt;47&lt;/ref-type&gt;&lt;contributors&gt;&lt;authors&gt;&lt;author&gt;Fowler, C. W.&lt;/author&gt;&lt;author&gt;Merrick, R.&lt;/author&gt;&lt;author&gt;Baker, J. D.&lt;/author&gt;&lt;/authors&gt;&lt;/contributors&gt;&lt;titles&gt;&lt;title&gt;Studies of the population level effects of entanglement on Northen Fur Seals&lt;/title&gt;&lt;secondary-title&gt;The Second International Conference on Marine Debris&lt;/secondary-title&gt;&lt;/titles&gt;&lt;pages&gt;453-474&lt;/pages&gt;&lt;volume&gt;154&lt;/volume&gt;&lt;dates&gt;&lt;year&gt;1990&lt;/year&gt;&lt;/dates&gt;&lt;pub-location&gt;Honolulu&lt;/pub-location&gt;&lt;publisher&gt;NOAA Technical Memorandum, NMFS SWFC&lt;/publisher&gt;&lt;urls&gt;&lt;related-urls&gt;&lt;url&gt;https://swfsc.noaa.gov/publications/TM/SWFSC/NOAA-TM-NMFS-SWFSC-154_P45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0" w:tooltip="Fowler, 1990 #11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6271AA30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37BF15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AA4579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7F9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46168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9A97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766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2194F" w14:textId="63C10C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36BA36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D9AE00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908E2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98D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E08C1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2A8C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1E43C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2DBAFF" w14:textId="3F93F46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97A8B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367727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9E275A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87A6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D22B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A1AD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4080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4427E" w14:textId="514C7D0D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E2293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130AF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DAE8F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8C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3EB5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8B935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5F41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27F16" w14:textId="06966B2B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8A0AA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C53DBA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81D864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4527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D6E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DB1E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FBA27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4510C1" w14:textId="6C88FE99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4A1647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6C77F3B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E68D4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31F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E9ED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0E2C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9582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783BF8" w14:textId="6BB854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6E4BF96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E98457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AD68A1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3BB23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EEE9A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46F52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F93D9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57DDCC" w14:textId="670D8E99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6590108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096CD9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59C324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0192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1447C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D0AB0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FB9E8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BBED6C" w14:textId="53CBB471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862DC6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D762D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F78A6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6E86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0E90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80C3B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9FBBD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0B665E" w14:textId="0A5EE472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489A6E5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3AEDE8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9B728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EB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D8FEF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6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7CE2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C20E7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87385A" w14:textId="21113D13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382915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FD45CA3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28A98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ander Island, Western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BB79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F1BE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E7D62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CD3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D0FC64" w14:textId="22753CF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zin&lt;/Author&gt;&lt;Year&gt;1990&lt;/Year&gt;&lt;RecNum&gt;377&lt;/RecNum&gt;&lt;DisplayText&gt;(Kuzin, 1990)&lt;/DisplayText&gt;&lt;record&gt;&lt;rec-number&gt;377&lt;/rec-number&gt;&lt;foreign-keys&gt;&lt;key app="EN" db-id="rfftxfrp5xxvp1eedz6vpfs7t95sssfzz5pf" timestamp="1519212498"&gt;377&lt;/key&gt;&lt;/foreign-keys&gt;&lt;ref-type name="Conference Paper"&gt;47&lt;/ref-type&gt;&lt;contributors&gt;&lt;authors&gt;&lt;author&gt;Kuzin, A. E.&lt;/author&gt;&lt;/authors&gt;&lt;/contributors&gt;&lt;titles&gt;&lt;title&gt;&lt;style face="normal" font="default" size="100%"&gt;A Study of the Effects of Commercial fishing debris on &lt;/style&gt;&lt;style face="italic" font="default" size="100%"&gt;Callorhinus ursinus&lt;/style&gt;&lt;style face="normal" font="default" size="100%"&gt; from breeding islands in the western Pacific&lt;/style&gt;&lt;/title&gt;&lt;secondary-title&gt;Second International Conference on Marine Debris&lt;/secondary-title&gt;&lt;/titles&gt;&lt;pages&gt;475-482&lt;/pages&gt;&lt;dates&gt;&lt;year&gt;1990&lt;/year&gt;&lt;/dates&gt;&lt;pub-location&gt;Honolulu&lt;/pub-location&gt;&lt;publisher&gt;NOAA&lt;/publisher&gt;&lt;urls&gt;&lt;related-urls&gt;&lt;url&gt;https://swfsc.noaa.gov/publications/TM/SWFSC/NOAA-TM-NMFS-SWFSC-154_P475.PDF&lt;/url&gt;&lt;/related-urls&gt;&lt;/urls&gt;&lt;custom4&gt;Impact&lt;/custom4&gt;&lt;custom7&gt;Russi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5" w:tooltip="Kuzin, 1990 #3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zi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7358DF7C" w14:textId="6B31F586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0214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30F2CE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83A29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5CC17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3453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8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2B43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91B3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4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51CE3" w14:textId="61AA5D7A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8003D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D9126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A47B4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8FAB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6849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6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852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17E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9CF56C" w14:textId="4826DB3E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4D8DA127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D20B74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2527D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745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4599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D8B5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8274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7CD59" w14:textId="3071768B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0573CB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6C3C7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599A1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A63C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21B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7EBC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BFD0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365B3F" w14:textId="3FC48F95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6BE9BEA4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DC1984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FC3E3A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C0DC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8D1C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4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379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56FA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18866B" w14:textId="01A4DF2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5B7849D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14378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7318D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C2B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6D7E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4577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D7E4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F2B933" w14:textId="1CF7162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17D46D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C673F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FCABE7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BADF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E7A0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7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D5F4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DDC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CA1D57" w14:textId="225224F9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CD9B94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B796146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A95A6D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ECCA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E7CE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BBB3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AC18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AFB5AE" w14:textId="24D961C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8A0F7F8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7A63E0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A552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9A49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B6BC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9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36D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C425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797C43" w14:textId="4EE105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3CD7CA4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255D8E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701BC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631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F38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9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3E64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59B8A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92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6CD8FE" w14:textId="7B08B860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7986218" w14:textId="77777777" w:rsidTr="006C400D">
        <w:trPr>
          <w:trHeight w:val="51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3567F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emale Northern Fur Seals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A4BCF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Zapadn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B1FD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1343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19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C721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entangled) / 16 (scarre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226A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(entangled) / 0.03 (scarred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520BB9" w14:textId="467EA3E3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yota&lt;/Author&gt;&lt;Year&gt;2001&lt;/Year&gt;&lt;RecNum&gt;318&lt;/RecNum&gt;&lt;DisplayText&gt;(Kiyota and Baba, 2001)&lt;/DisplayText&gt;&lt;record&gt;&lt;rec-number&gt;318&lt;/rec-number&gt;&lt;foreign-keys&gt;&lt;key app="EN" db-id="rfftxfrp5xxvp1eedz6vpfs7t95sssfzz5pf" timestamp="1519210412"&gt;318&lt;/key&gt;&lt;/foreign-keys&gt;&lt;ref-type name="Journal Article"&gt;17&lt;/ref-type&gt;&lt;contributors&gt;&lt;authors&gt;&lt;author&gt;Kiyota, M.&lt;/author&gt;&lt;author&gt;Baba, N.&lt;/author&gt;&lt;/authors&gt;&lt;/contributors&gt;&lt;titles&gt;&lt;title&gt;Entanglement in marine debris among adult female northern fur seals at St.Paul Island, Alaska in 1991-1999&lt;/title&gt;&lt;secondary-title&gt;Bulletin of Natural Resources Institute of Far Seas and Fisheries&lt;/secondary-title&gt;&lt;/titles&gt;&lt;periodical&gt;&lt;full-title&gt;Bulletin of Natural Resources Institute of Far Seas and Fisheries&lt;/full-title&gt;&lt;/periodical&gt;&lt;pages&gt;13-80&lt;/pages&gt;&lt;number&gt;38&lt;/number&gt;&lt;dates&gt;&lt;year&gt;2001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2" w:tooltip="Kiyota, 2001 #3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yota and Baba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3A8C8245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BF7FAC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D5A46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lsto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CF42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ED23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541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31FE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1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AF8C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/ 0.03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F664F9" w14:textId="317C89BB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29DE581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6E546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9BEC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ef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7ADD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4954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57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08B6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 / 2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0E5DB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3 / 0.03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ECA90" w14:textId="124C02BD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F4779B0" w14:textId="77777777" w:rsidTr="006C400D">
        <w:trPr>
          <w:trHeight w:val="76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7A74F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6A969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ukanin-Kitov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DEE0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11D98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72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919B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CAF50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BE797D" w14:textId="52075F3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EBC555A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14478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7EF4A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ovina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3B20A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2006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16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62FEE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/ 9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9A65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6 / 0.02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EFFCA6" w14:textId="5EEC4F89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2840F2AE" w14:textId="77777777" w:rsidTr="006C400D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2350D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1E8CE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point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ACFB5C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3A7B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03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56F7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/ 1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2289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1 / 0.033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5BBBD0" w14:textId="66F45895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5C01" w:rsidRPr="009B5C01" w14:paraId="124F458B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B020A2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arded seals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Erignathus barba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84C5E5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/Bellsund area, 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CC508E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3B115A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E15AB9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065CB6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C3903AF" w14:textId="4BBB0EF9" w:rsidR="009B5C01" w:rsidRPr="009B5C01" w:rsidRDefault="009B5C01" w:rsidP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:rsidRPr="009B5C01" w14:paraId="11968524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2B95C1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seal 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vitulin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1CBFB0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F2B414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F347B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B14341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20328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B4001EB" w14:textId="12D8881F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58C9F942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5EAAC81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5C4D42" w:rsidRPr="008203DB" w14:paraId="4671264F" w14:textId="77777777" w:rsidTr="005C4D42">
        <w:trPr>
          <w:trHeight w:val="78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C44F2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whead whale (Balaena mystice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DEE4C" w14:textId="77777777" w:rsidR="005C4D42" w:rsidRPr="008203DB" w:rsidRDefault="005C4D42" w:rsidP="008203D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west Green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BD984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6452D3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CA597F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D825BE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2CC43C" w14:textId="3A686DC7" w:rsidR="005C4D42" w:rsidRPr="008203DB" w:rsidRDefault="005C4D42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apel 1985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0828FB74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19F6D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DC21C" w14:textId="7305EFF5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EC77C7" w14:textId="26F1AB93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BBCB55" w14:textId="2692A351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46501" w14:textId="533EDD4E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3AB35" w14:textId="7C783BEA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3DBF3E8" w14:textId="44CEDA18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eves et al., 1983 in 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begin"/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instrText xml:space="preserve"> ADDIN EN.CITE &lt;EndNote&gt;&lt;Cite AuthorYear="1"&gt;&lt;Author&gt;Philo&lt;/Author&gt;&lt;Year&gt;1992&lt;/Year&gt;&lt;RecNum&gt;357&lt;/RecNum&gt;&lt;DisplayText&gt;Philo et al. (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separate"/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 (1992)</w: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end"/>
              </w:r>
            </w:hyperlink>
          </w:p>
        </w:tc>
      </w:tr>
      <w:tr w:rsidR="005C4D42" w:rsidRPr="008203DB" w14:paraId="4DB4F255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05EB3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0DCC47" w14:textId="5CA1304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ainwright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626BB4" w14:textId="7A5CAE10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A9CCC" w14:textId="6290165E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E3818" w14:textId="7ECDDDB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EABF78" w14:textId="2B9F7772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9C034C3" w14:textId="5DB4B34A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ilo&lt;/Author&gt;&lt;Year&gt;1992&lt;/Year&gt;&lt;RecNum&gt;357&lt;/RecNum&gt;&lt;DisplayText&gt;(Philo et al., 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, 199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57A6A660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AF7C8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09B6E" w14:textId="78331FBF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17BAC1" w14:textId="6243B79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645841" w14:textId="4CB6F9F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A7CCB" w14:textId="3ABFC1F9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26704" w14:textId="1FB61893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726D42D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06ADC59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F1E352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A9024" w14:textId="720695C6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87645" w14:textId="11067FB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8DE998" w14:textId="22A0BFE4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472C5B" w14:textId="6981371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7D8B7B" w14:textId="27D96FCF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5B5CC127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DB7574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0AF9A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AD856F" w14:textId="5DC6883E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 km south of Gambell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E4A8AC" w14:textId="1B1E1C7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7B4EA" w14:textId="0BEE600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543419" w14:textId="1D2C1C38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F7AAC" w14:textId="5BA318B6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35F1FF49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E5244A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7D1D74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F9DF1" w14:textId="067DDD8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BB063B" w14:textId="738CE22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B03EB" w14:textId="52E6A9F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01F2DC" w14:textId="40434B2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CECD5F" w14:textId="1AF7E705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BA97B1F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22AB60B3" w14:textId="77777777" w:rsidTr="00B320BF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78FEB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alaenoptera physal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927C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8C00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AF31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C24B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previous entanglement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AB57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26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0564B" w14:textId="0D63B4B9" w:rsidR="00C56F35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4A7AF9EC" w14:textId="77777777" w:rsidTr="007360F0">
        <w:trPr>
          <w:trHeight w:val="271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98A9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umpback whal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Megaptera novaeangliae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7B63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cier Bay, Icy Strait, Frederick Sound, lower Lynn Canal, Chatham Strait, Seymour Canal, Peril Strait and Sitka Sound </w:t>
            </w: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Southeast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5A4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305DB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464E0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55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72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E8F5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 71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-78%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BDA54B" w14:textId="4FFE52F9" w:rsidR="007C4E20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eilson&lt;/Author&gt;&lt;Year&gt;2009&lt;/Year&gt;&lt;RecNum&gt;355&lt;/RecNum&gt;&lt;DisplayText&gt;(Neilson et al., 2009)&lt;/DisplayText&gt;&lt;record&gt;&lt;rec-number&gt;355&lt;/rec-number&gt;&lt;foreign-keys&gt;&lt;key app="EN" db-id="rfftxfrp5xxvp1eedz6vpfs7t95sssfzz5pf" timestamp="1519212496"&gt;355&lt;/key&gt;&lt;/foreign-keys&gt;&lt;ref-type name="Journal Article"&gt;17&lt;/ref-type&gt;&lt;contributors&gt;&lt;authors&gt;&lt;author&gt;Neilson, J. L.&lt;/author&gt;&lt;author&gt;Straley, J. M.&lt;/author&gt;&lt;author&gt;Gabriele, C. M.&lt;/author&gt;&lt;author&gt;Hills, S.&lt;/author&gt;&lt;/authors&gt;&lt;/contributors&gt;&lt;titles&gt;&lt;title&gt;Non-lethal entanglement of humpback whales (Megaptera novaeangliae) in fishing gear in northern Southeast Alaska&lt;/title&gt;&lt;secondary-title&gt;Journal of Biogeography&lt;/secondary-title&gt;&lt;/titles&gt;&lt;periodical&gt;&lt;full-title&gt;Journal of Biogeography&lt;/full-title&gt;&lt;/periodical&gt;&lt;pages&gt;452-464&lt;/pages&gt;&lt;volume&gt;36&lt;/volume&gt;&lt;number&gt;3&lt;/number&gt;&lt;section&gt;452&lt;/section&gt;&lt;dates&gt;&lt;year&gt;2009&lt;/year&gt;&lt;/dates&gt;&lt;isbn&gt;03050270&amp;#xD;13652699&lt;/isbn&gt;&lt;urls&gt;&lt;/urls&gt;&lt;custom4&gt;Impact&lt;/custom4&gt;&lt;custom7&gt;Alaska&lt;/custom7&gt;&lt;electronic-resource-num&gt;10.1111/j.1365-2699.2007.01820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8" w:tooltip="Neilson, 2009 #35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eilson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114DC279" w14:textId="77777777" w:rsidTr="007360F0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D2BE1B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D3F6D0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05DB5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7C1EC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7340E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104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37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4D534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-77%)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F3F6BF" w14:textId="3D1035DB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47EDC7B3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6F2A6190" w14:textId="77777777" w:rsidR="009F3679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rustacea</w:t>
            </w:r>
          </w:p>
        </w:tc>
      </w:tr>
      <w:tr w:rsidR="007C4E20" w:rsidRPr="00C56F35" w14:paraId="1D069AC3" w14:textId="77777777" w:rsidTr="007360F0">
        <w:trPr>
          <w:trHeight w:val="765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2F792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anner crab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hionoecetes opilio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051D6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0689E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A421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79F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D69F9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B30FF2" w14:textId="21FBEFE0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1177C41" w14:textId="36016489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7C4E20" w:rsidRPr="00C56F35" w14:paraId="1E5D4FD5" w14:textId="77777777" w:rsidTr="007360F0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BF9D1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Unidentified hermit crab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aguridae)</w:t>
            </w: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5B8BA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8B558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1D59A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C263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42CA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D206D8" w14:textId="050E8FE6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914D2" w:rsidRPr="00C56F35" w14:paraId="5AD082E9" w14:textId="77777777" w:rsidTr="005914D2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1A697595" w14:textId="4ABA639C" w:rsidR="005914D2" w:rsidRPr="00C56F35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</w:t>
            </w:r>
          </w:p>
        </w:tc>
      </w:tr>
      <w:tr w:rsidR="005914D2" w:rsidRPr="007739BF" w14:paraId="2E8846EC" w14:textId="77777777" w:rsidTr="005914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45DE09" w14:textId="6946383E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c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d</w:t>
            </w:r>
          </w:p>
          <w:p w14:paraId="7A63B9C9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7739BF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Gadus morhua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EDB4EE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E6EC990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B37646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132A51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54B4508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3A43B6A" w14:textId="2D4028D2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739BF" w:rsidRPr="00C56F35" w14:paraId="1EAF25A6" w14:textId="77777777" w:rsidTr="007739BF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03F9BC08" w14:textId="48936CBB" w:rsidR="007739BF" w:rsidRPr="00C56F35" w:rsidRDefault="007739BF" w:rsidP="007739B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onges</w:t>
            </w:r>
          </w:p>
        </w:tc>
      </w:tr>
      <w:tr w:rsidR="009575D2" w:rsidRPr="007739BF" w14:paraId="679D09E6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0AAFEB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ladorhiza gelida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0B7BDC" w14:textId="77777777" w:rsidR="009575D2" w:rsidRPr="007739BF" w:rsidRDefault="009575D2" w:rsidP="009575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89B92EE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609B31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2E5B66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9754587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2F90E0E" w14:textId="67780FB9" w:rsidR="009575D2" w:rsidRPr="007739BF" w:rsidRDefault="007739BF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15F6331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919C17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aulophacus arcticus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DE88A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D6EA2DE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6AE2F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92C13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40AB1B2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4FD048" w14:textId="171014DD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4A0CDA3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1310D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Amphianthus </w:t>
            </w:r>
            <w:r w:rsidRPr="007739BF">
              <w:rPr>
                <w:rFonts w:ascii="Times New Roman" w:eastAsia="Calibri" w:hAnsi="Times New Roman"/>
                <w:sz w:val="20"/>
                <w:szCs w:val="20"/>
                <w:lang w:val="de-DE"/>
              </w:rPr>
              <w:t>sp.</w:t>
            </w: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7AAC6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34B526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516427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00393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9F4A4B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2F2073E" w14:textId="6D852E0F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C56F35" w:rsidRPr="00C56F35" w14:paraId="471F1CB4" w14:textId="77777777" w:rsidTr="009F3679">
        <w:trPr>
          <w:trHeight w:val="113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7CCC5D2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errestrial species</w:t>
            </w:r>
          </w:p>
        </w:tc>
      </w:tr>
      <w:tr w:rsidR="00FD40F9" w:rsidRPr="00C56F35" w14:paraId="0BDA9D53" w14:textId="77777777" w:rsidTr="009575D2">
        <w:trPr>
          <w:trHeight w:val="52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CF66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dee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Rangifer tarand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51B5E" w14:textId="77777777" w:rsidR="00FD40F9" w:rsidRPr="00C56F35" w:rsidRDefault="00FD40F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ubakov Bay, Arka Island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7B21A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857D3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E255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ABBAB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9E52C9" w14:textId="0B2D3774" w:rsidR="00FD40F9" w:rsidRPr="00C56F35" w:rsidRDefault="00FD40F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ach&lt;/Author&gt;&lt;Year&gt;1976&lt;/Year&gt;&lt;RecNum&gt;350&lt;/RecNum&gt;&lt;DisplayText&gt;(Beach et al., 1976)&lt;/DisplayText&gt;&lt;record&gt;&lt;rec-number&gt;350&lt;/rec-number&gt;&lt;foreign-keys&gt;&lt;key app="EN" db-id="rfftxfrp5xxvp1eedz6vpfs7t95sssfzz5pf" timestamp="1519212496"&gt;350&lt;/key&gt;&lt;/foreign-keys&gt;&lt;ref-type name="Journal Article"&gt;17&lt;/ref-type&gt;&lt;contributors&gt;&lt;authors&gt;&lt;author&gt;Beach, R. J.&lt;/author&gt;&lt;author&gt;Newby, T. C.&lt;/author&gt;&lt;author&gt;Larson, R. O.&lt;/author&gt;&lt;author&gt;Pedersen, M.&lt;/author&gt;&lt;author&gt;Juris, J.&lt;/author&gt;&lt;/authors&gt;&lt;/contributors&gt;&lt;titles&gt;&lt;title&gt;Entanglement of an Aleutian reindeer in a Japanese fish net&lt;/title&gt;&lt;secondary-title&gt;The Murrelet&lt;/secondary-title&gt;&lt;/titles&gt;&lt;periodical&gt;&lt;full-title&gt;The Murrelet&lt;/full-title&gt;&lt;/periodical&gt;&lt;pages&gt;66&lt;/pages&gt;&lt;volume&gt;57&lt;/volume&gt;&lt;number&gt;3&lt;/number&gt;&lt;dates&gt;&lt;year&gt;1976&lt;/year&gt;&lt;/dates&gt;&lt;urls&gt;&lt;related-urls&gt;&lt;url&gt;www.jstor.org/stable/3536247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" w:tooltip="Beach, 1976 #35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ach et al., 197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:rsidRPr="00C56F35" w14:paraId="3A6FE34E" w14:textId="77777777" w:rsidTr="009575D2">
        <w:trPr>
          <w:trHeight w:val="525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C14D0" w14:textId="77777777" w:rsidR="00FD40F9" w:rsidRPr="00C56F35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41C74967" w14:textId="4E6A3E19" w:rsidR="00FD40F9" w:rsidRPr="00695FEB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hermsideøya (Nordaustlandet)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557C618" w14:textId="5CDD22E4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635739BE" w14:textId="2A906E8E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244F229D" w14:textId="01EDFC61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0AEFACCB" w14:textId="21F7D0F5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7C48D5D" w14:textId="54C193E9" w:rsidR="00FD40F9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14:paraId="7DB3A26B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5426281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bear</w:t>
            </w:r>
          </w:p>
          <w:p w14:paraId="0EC9D72B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FD40F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Ursus maritimus</w:t>
            </w: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0503A1A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udfjord area,</w:t>
            </w:r>
          </w:p>
          <w:p w14:paraId="50D1DB19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DCF3E67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99B39C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8C385F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75B600B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7803D12" w14:textId="27FB1CCB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95FEB" w14:paraId="2D4A6F3C" w14:textId="77777777" w:rsidTr="00695FEB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DDEBF7"/>
            <w:vAlign w:val="center"/>
            <w:hideMark/>
          </w:tcPr>
          <w:p w14:paraId="5CF139FC" w14:textId="77777777" w:rsid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birds</w:t>
            </w:r>
          </w:p>
        </w:tc>
      </w:tr>
      <w:tr w:rsidR="00695FEB" w:rsidRPr="00695FEB" w14:paraId="58F0E319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9A1FD9" w14:textId="77777777" w:rsidR="00695FEB" w:rsidRDefault="00695FEB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highlight w:val="yellow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C49383" w14:textId="77777777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5BCD99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EEB4B97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A4A3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1BF7AD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DF9885B" w14:textId="7FE80EFA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4AAFFE53" w14:textId="6D9F17ED" w:rsidR="00DA379D" w:rsidRPr="00E71D9E" w:rsidRDefault="00E71D9E" w:rsidP="00102222">
      <w:pPr>
        <w:rPr>
          <w:rFonts w:ascii="Times New Roman" w:hAnsi="Times New Roman"/>
          <w:b/>
        </w:rPr>
      </w:pPr>
      <w:r w:rsidRPr="00E71D9E">
        <w:rPr>
          <w:rFonts w:ascii="Times New Roman" w:hAnsi="Times New Roman"/>
          <w:b/>
        </w:rPr>
        <w:t>References:</w:t>
      </w:r>
    </w:p>
    <w:p w14:paraId="24E6AA9A" w14:textId="70DDAF34" w:rsidR="00EF2CE8" w:rsidRPr="00EF2CE8" w:rsidRDefault="00DA379D" w:rsidP="00EF2CE8">
      <w:pPr>
        <w:pStyle w:val="EndNoteBibliography"/>
        <w:spacing w:after="0"/>
      </w:pPr>
      <w:r w:rsidRPr="00E71D9E">
        <w:rPr>
          <w:rFonts w:ascii="Times New Roman" w:hAnsi="Times New Roman" w:cs="Times New Roman"/>
        </w:rPr>
        <w:fldChar w:fldCharType="begin"/>
      </w:r>
      <w:r w:rsidRPr="00E71D9E">
        <w:rPr>
          <w:rFonts w:ascii="Times New Roman" w:hAnsi="Times New Roman" w:cs="Times New Roman"/>
        </w:rPr>
        <w:instrText xml:space="preserve"> ADDIN EN.REFLIST </w:instrText>
      </w:r>
      <w:r w:rsidRPr="00E71D9E">
        <w:rPr>
          <w:rFonts w:ascii="Times New Roman" w:hAnsi="Times New Roman" w:cs="Times New Roman"/>
        </w:rPr>
        <w:fldChar w:fldCharType="separate"/>
      </w:r>
      <w:bookmarkStart w:id="7" w:name="_ENREF_1"/>
      <w:r w:rsidR="00EF2CE8" w:rsidRPr="00EF2CE8">
        <w:t xml:space="preserve">Amelineau, F., D. Bonnet, O. Heitz, V. Mortreux, A. M. A. Harding, N. Karnovsky, W. Walkusz, J. Fort and D. Gremillet (2016). </w:t>
      </w:r>
      <w:r w:rsidR="00EF2CE8" w:rsidRPr="00EF2CE8">
        <w:rPr>
          <w:i/>
        </w:rPr>
        <w:t>Microplastic pollution in the Greenland Sea: Background levels and selective contamination of planktivorous diving seabirds</w:t>
      </w:r>
      <w:r w:rsidR="00EF2CE8" w:rsidRPr="00EF2CE8">
        <w:t xml:space="preserve">. Environ Pollut, 219: 1131-1139 DOI: </w:t>
      </w:r>
      <w:hyperlink r:id="rId12" w:history="1">
        <w:r w:rsidR="00EF2CE8" w:rsidRPr="00EF2CE8">
          <w:rPr>
            <w:rStyle w:val="Hyperlink"/>
          </w:rPr>
          <w:t>https://doi.org/10.1016/j.envpol.2016.09.017</w:t>
        </w:r>
      </w:hyperlink>
      <w:r w:rsidR="00EF2CE8" w:rsidRPr="00EF2CE8">
        <w:t>.</w:t>
      </w:r>
      <w:bookmarkEnd w:id="7"/>
    </w:p>
    <w:p w14:paraId="16DEDF71" w14:textId="77777777" w:rsidR="00EF2CE8" w:rsidRPr="00EF2CE8" w:rsidRDefault="00EF2CE8" w:rsidP="00EF2CE8">
      <w:pPr>
        <w:pStyle w:val="EndNoteBibliography"/>
        <w:spacing w:after="0"/>
      </w:pPr>
      <w:bookmarkStart w:id="8" w:name="_ENREF_2"/>
      <w:r w:rsidRPr="00EF2CE8">
        <w:t xml:space="preserve">Ask, A., T. Anker-Nilssen, D. Herzke, A. M. Trevail, J. A. van Franeker and G. W. Gabrielsen (2016). </w:t>
      </w:r>
      <w:r w:rsidRPr="00EF2CE8">
        <w:rPr>
          <w:i/>
        </w:rPr>
        <w:t>Contaminants in northern fulmars (Fulmarus glacialis) exposed to plastic</w:t>
      </w:r>
      <w:r w:rsidRPr="00EF2CE8">
        <w:t>. Copenhagen K., Nordic Council of Ministers.</w:t>
      </w:r>
      <w:bookmarkEnd w:id="8"/>
    </w:p>
    <w:p w14:paraId="3E8E65A6" w14:textId="77777777" w:rsidR="00EF2CE8" w:rsidRPr="00EF2CE8" w:rsidRDefault="00EF2CE8" w:rsidP="00EF2CE8">
      <w:pPr>
        <w:pStyle w:val="EndNoteBibliography"/>
        <w:spacing w:after="0"/>
      </w:pPr>
      <w:bookmarkStart w:id="9" w:name="_ENREF_3"/>
      <w:r w:rsidRPr="00EF2CE8">
        <w:t xml:space="preserve">Avery-Gomm, S., J. F. Provencher, M. Liboiron, F. E. Poon and P. A. Smith (2017). </w:t>
      </w:r>
      <w:r w:rsidRPr="00EF2CE8">
        <w:rPr>
          <w:i/>
        </w:rPr>
        <w:t>Plastic pollution in the Labrador Sea: An assessment using the seabird northern fulmar Fulmarus glacialis as a biological monitoring species</w:t>
      </w:r>
      <w:r w:rsidRPr="00EF2CE8">
        <w:t>. Marine Pollution Bulletin DOI: 10.1016/j.marpolbul.2017.10.001.</w:t>
      </w:r>
      <w:bookmarkEnd w:id="9"/>
    </w:p>
    <w:p w14:paraId="7FFB6A48" w14:textId="5F74F8A0" w:rsidR="00EF2CE8" w:rsidRPr="00EF2CE8" w:rsidRDefault="00EF2CE8" w:rsidP="00EF2CE8">
      <w:pPr>
        <w:pStyle w:val="EndNoteBibliography"/>
        <w:spacing w:after="0"/>
      </w:pPr>
      <w:bookmarkStart w:id="10" w:name="_ENREF_4"/>
      <w:r w:rsidRPr="00EF2CE8">
        <w:t xml:space="preserve">Avery-Gomm, S., M. Valliant, C. R. Schacter, K. F. Robbins, M. Liboiron, P. Y. Daoust, L. M. Rios and I. L. Jones (2016). </w:t>
      </w:r>
      <w:r w:rsidRPr="00EF2CE8">
        <w:rPr>
          <w:i/>
        </w:rPr>
        <w:t>A study of wrecked Dovekies (Alle alle) in the western North Atlantic highlights the importance of using standardized methods to quantify plastic ingestion</w:t>
      </w:r>
      <w:r w:rsidRPr="00EF2CE8">
        <w:t xml:space="preserve">. Mar Pollut Bull, 113(1-2): 75-80 DOI: </w:t>
      </w:r>
      <w:hyperlink r:id="rId13" w:history="1">
        <w:r w:rsidRPr="00EF2CE8">
          <w:rPr>
            <w:rStyle w:val="Hyperlink"/>
          </w:rPr>
          <w:t>http://dx.doi.org/10.1016/j.marpolbul.2016.08.062</w:t>
        </w:r>
      </w:hyperlink>
      <w:r w:rsidRPr="00EF2CE8">
        <w:t>.</w:t>
      </w:r>
      <w:bookmarkEnd w:id="10"/>
    </w:p>
    <w:p w14:paraId="11C03D75" w14:textId="77777777" w:rsidR="00EF2CE8" w:rsidRPr="00EF2CE8" w:rsidRDefault="00EF2CE8" w:rsidP="00EF2CE8">
      <w:pPr>
        <w:pStyle w:val="EndNoteBibliography"/>
        <w:spacing w:after="0"/>
      </w:pPr>
      <w:bookmarkStart w:id="11" w:name="_ENREF_5"/>
      <w:r w:rsidRPr="00EF2CE8">
        <w:t xml:space="preserve">Baba, N., M. Kiyota and K. Yoshida (1990). </w:t>
      </w:r>
      <w:r w:rsidRPr="00EF2CE8">
        <w:rPr>
          <w:i/>
        </w:rPr>
        <w:t>Distribution of marine debris and northern fur seals in the Eastern Bering Sea</w:t>
      </w:r>
      <w:r w:rsidRPr="00EF2CE8">
        <w:t>. The Second International Conference on Marine Debris, Honolulu.</w:t>
      </w:r>
      <w:bookmarkEnd w:id="11"/>
    </w:p>
    <w:p w14:paraId="580CC90D" w14:textId="77777777" w:rsidR="00EF2CE8" w:rsidRPr="00EF2CE8" w:rsidRDefault="00EF2CE8" w:rsidP="00EF2CE8">
      <w:pPr>
        <w:pStyle w:val="EndNoteBibliography"/>
        <w:spacing w:after="0"/>
      </w:pPr>
      <w:bookmarkStart w:id="12" w:name="_ENREF_6"/>
      <w:r w:rsidRPr="00EF2CE8">
        <w:t xml:space="preserve">Beach, R. J., T. C. Newby, R. O. Larson, M. Pedersen and J. Juris (1976). </w:t>
      </w:r>
      <w:r w:rsidRPr="00EF2CE8">
        <w:rPr>
          <w:i/>
        </w:rPr>
        <w:t>Entanglement of an Aleutian reindeer in a Japanese fish net</w:t>
      </w:r>
      <w:r w:rsidRPr="00EF2CE8">
        <w:t>. The Murrelet, 57(3): 66.</w:t>
      </w:r>
      <w:bookmarkEnd w:id="12"/>
    </w:p>
    <w:p w14:paraId="2DBD3604" w14:textId="6DEF8A63" w:rsidR="00EF2CE8" w:rsidRPr="00EF2CE8" w:rsidRDefault="00EF2CE8" w:rsidP="00EF2CE8">
      <w:pPr>
        <w:pStyle w:val="EndNoteBibliography"/>
        <w:spacing w:after="0"/>
      </w:pPr>
      <w:bookmarkStart w:id="13" w:name="_ENREF_7"/>
      <w:r w:rsidRPr="00EF2CE8">
        <w:t xml:space="preserve">Bergmann, M. and M. Klages (2012). </w:t>
      </w:r>
      <w:r w:rsidRPr="00EF2CE8">
        <w:rPr>
          <w:i/>
        </w:rPr>
        <w:t>Increase of litter at the Arctic deep-sea observatory HAUSGARTEN</w:t>
      </w:r>
      <w:r w:rsidRPr="00EF2CE8">
        <w:t xml:space="preserve">. Marine Pollution Bulletin, 64(12): 2734-2741 DOI: </w:t>
      </w:r>
      <w:hyperlink r:id="rId14" w:history="1">
        <w:r w:rsidRPr="00EF2CE8">
          <w:rPr>
            <w:rStyle w:val="Hyperlink"/>
          </w:rPr>
          <w:t>http://dx.doi.org/10.1016/j.marpolbul.2012.09.018</w:t>
        </w:r>
      </w:hyperlink>
      <w:r w:rsidRPr="00EF2CE8">
        <w:t>.</w:t>
      </w:r>
      <w:bookmarkEnd w:id="13"/>
    </w:p>
    <w:p w14:paraId="34729BB3" w14:textId="14C1E089" w:rsidR="00EF2CE8" w:rsidRPr="00EF2CE8" w:rsidRDefault="00EF2CE8" w:rsidP="00EF2CE8">
      <w:pPr>
        <w:pStyle w:val="EndNoteBibliography"/>
        <w:spacing w:after="0"/>
      </w:pPr>
      <w:bookmarkStart w:id="14" w:name="_ENREF_8"/>
      <w:r w:rsidRPr="00EF2CE8">
        <w:t xml:space="preserve">Bergmann, M., B. Lutz, M. B. Tekman and L. Gutow (2017a). </w:t>
      </w:r>
      <w:r w:rsidRPr="00EF2CE8">
        <w:rPr>
          <w:i/>
        </w:rPr>
        <w:t>Citizen scientists reveal: Marine litter pollutes Arctic beaches and affects wild life</w:t>
      </w:r>
      <w:r w:rsidRPr="00EF2CE8">
        <w:t xml:space="preserve">. Mar Pollut Bull, 125(1-2): 535-540 DOI: </w:t>
      </w:r>
      <w:hyperlink r:id="rId15" w:history="1">
        <w:r w:rsidRPr="00EF2CE8">
          <w:rPr>
            <w:rStyle w:val="Hyperlink"/>
          </w:rPr>
          <w:t>https://doi.org/10.1016/j.marpolbul.2017.09.055</w:t>
        </w:r>
      </w:hyperlink>
      <w:r w:rsidRPr="00EF2CE8">
        <w:t>.</w:t>
      </w:r>
      <w:bookmarkEnd w:id="14"/>
    </w:p>
    <w:p w14:paraId="446DA2CE" w14:textId="77777777" w:rsidR="00EF2CE8" w:rsidRPr="00EF2CE8" w:rsidRDefault="00EF2CE8" w:rsidP="00EF2CE8">
      <w:pPr>
        <w:pStyle w:val="EndNoteBibliography"/>
        <w:spacing w:after="0"/>
      </w:pPr>
      <w:bookmarkStart w:id="15" w:name="_ENREF_9"/>
      <w:r w:rsidRPr="00EF2CE8">
        <w:t xml:space="preserve">Bergmann, M., I. Peeken, B. Beyer, T. Krumpen, S. Primpke, M. B. Tekman and G. Gerdts (2017b). </w:t>
      </w:r>
      <w:r w:rsidRPr="00EF2CE8">
        <w:rPr>
          <w:i/>
        </w:rPr>
        <w:t>Vast Quantities of Microplastics in Arctic Sea Ice - A Prime Temporary Sink for Plastic Litter and a Medium of Transport</w:t>
      </w:r>
      <w:r w:rsidRPr="00EF2CE8">
        <w:t>. In:  Fate and Impact of Microplastics in Marine Ecosystems, Elsevier.</w:t>
      </w:r>
      <w:bookmarkEnd w:id="15"/>
    </w:p>
    <w:p w14:paraId="073D9BE0" w14:textId="77777777" w:rsidR="00EF2CE8" w:rsidRPr="00EF2CE8" w:rsidRDefault="00EF2CE8" w:rsidP="00EF2CE8">
      <w:pPr>
        <w:pStyle w:val="EndNoteBibliography"/>
        <w:spacing w:after="0"/>
      </w:pPr>
      <w:bookmarkStart w:id="16" w:name="_ENREF_10"/>
      <w:r w:rsidRPr="00EF2CE8">
        <w:t xml:space="preserve">Bergmann, M., N. Sandhop, I. Schewe and D. D’Hert (2016). </w:t>
      </w:r>
      <w:r w:rsidRPr="00EF2CE8">
        <w:rPr>
          <w:i/>
        </w:rPr>
        <w:t>Observations of floating anthropogenic litter in the Barents Sea and Fram Strait, Arctic</w:t>
      </w:r>
      <w:r w:rsidRPr="00EF2CE8">
        <w:t>. Polar Biology, 39(3): 553-560 DOI: 10.1007/s00300-015-1795-8.</w:t>
      </w:r>
      <w:bookmarkEnd w:id="16"/>
    </w:p>
    <w:p w14:paraId="29E6E10E" w14:textId="77777777" w:rsidR="00EF2CE8" w:rsidRPr="00EF2CE8" w:rsidRDefault="00EF2CE8" w:rsidP="00EF2CE8">
      <w:pPr>
        <w:pStyle w:val="EndNoteBibliography"/>
        <w:spacing w:after="0"/>
      </w:pPr>
      <w:bookmarkStart w:id="17" w:name="_ENREF_11"/>
      <w:r w:rsidRPr="00EF2CE8">
        <w:t xml:space="preserve">Bergmann, M., V. Wirzberger, T. Krumpen, C. Lorenz, S. Primpke, M. B. Tekman and G. Gerdts (2017c). </w:t>
      </w:r>
      <w:r w:rsidRPr="00EF2CE8">
        <w:rPr>
          <w:i/>
        </w:rPr>
        <w:t>High Quantities of Microplastic in Arctic Deep-Sea Sediments from the HAUSGARTEN Observatory</w:t>
      </w:r>
      <w:r w:rsidRPr="00EF2CE8">
        <w:t>. Environ Sci Technol, 51(19): 11000-11010 DOI: 10.1021/acs.est.7b03331.</w:t>
      </w:r>
      <w:bookmarkEnd w:id="17"/>
    </w:p>
    <w:p w14:paraId="6726386F" w14:textId="77777777" w:rsidR="00EF2CE8" w:rsidRPr="00EF2CE8" w:rsidRDefault="00EF2CE8" w:rsidP="00EF2CE8">
      <w:pPr>
        <w:pStyle w:val="EndNoteBibliography"/>
        <w:spacing w:after="0"/>
      </w:pPr>
      <w:bookmarkStart w:id="18" w:name="_ENREF_12"/>
      <w:r w:rsidRPr="00EF2CE8">
        <w:t xml:space="preserve">Bond, A. L. and J. L. Lavers (2013). </w:t>
      </w:r>
      <w:r w:rsidRPr="00EF2CE8">
        <w:rPr>
          <w:i/>
        </w:rPr>
        <w:t>Effectiveness of emetics to study plastic ingestion by Leach's Storm-petrels (Oceanodroma leucorhoa)</w:t>
      </w:r>
      <w:r w:rsidRPr="00EF2CE8">
        <w:t>. Mar Pollut Bull, 70(1-2): 171-175 DOI: 10.1016/j.marpolbul.2013.02.030.</w:t>
      </w:r>
      <w:bookmarkEnd w:id="18"/>
    </w:p>
    <w:p w14:paraId="10196E3E" w14:textId="3DA89658" w:rsidR="00EF2CE8" w:rsidRPr="00EF2CE8" w:rsidRDefault="00EF2CE8" w:rsidP="00EF2CE8">
      <w:pPr>
        <w:pStyle w:val="EndNoteBibliography"/>
        <w:spacing w:after="0"/>
      </w:pPr>
      <w:bookmarkStart w:id="19" w:name="_ENREF_13"/>
      <w:r w:rsidRPr="00EF2CE8">
        <w:t xml:space="preserve">Bond, A. L., J. F. Provencher, P.-Y. Daoust and Z. N. Lucas (2014). </w:t>
      </w:r>
      <w:r w:rsidRPr="00EF2CE8">
        <w:rPr>
          <w:i/>
        </w:rPr>
        <w:t>Plastic ingestion by fulmars and shearwaters at Sable Island, Nova Scotia, Canada</w:t>
      </w:r>
      <w:r w:rsidRPr="00EF2CE8">
        <w:t xml:space="preserve">. Marine Pollution Bulletin, 87(1): 68-75 DOI: </w:t>
      </w:r>
      <w:hyperlink r:id="rId16" w:history="1">
        <w:r w:rsidRPr="00EF2CE8">
          <w:rPr>
            <w:rStyle w:val="Hyperlink"/>
          </w:rPr>
          <w:t>https://doi.org/10.1016/j.marpolbul.2014.08.010</w:t>
        </w:r>
      </w:hyperlink>
      <w:r w:rsidRPr="00EF2CE8">
        <w:t>.</w:t>
      </w:r>
      <w:bookmarkEnd w:id="19"/>
    </w:p>
    <w:p w14:paraId="2F081FB4" w14:textId="77777777" w:rsidR="00EF2CE8" w:rsidRPr="00EF2CE8" w:rsidRDefault="00EF2CE8" w:rsidP="00EF2CE8">
      <w:pPr>
        <w:pStyle w:val="EndNoteBibliography"/>
        <w:spacing w:after="0"/>
      </w:pPr>
      <w:bookmarkStart w:id="20" w:name="_ENREF_14"/>
      <w:r w:rsidRPr="00EF2CE8">
        <w:t xml:space="preserve">Bond, A. L., J. F. Provencher, R. D. Elliot, P. C. Ryan, S. Rowe, I. L. Jones, G. J. Robertson and S. I. Wilhelm (2013). </w:t>
      </w:r>
      <w:r w:rsidRPr="00EF2CE8">
        <w:rPr>
          <w:i/>
        </w:rPr>
        <w:t>Ingestion of plastic marine debris by Common and Thick-billed Murres in the northwestern Atlantic from 1985 to 2012</w:t>
      </w:r>
      <w:r w:rsidRPr="00EF2CE8">
        <w:t>. Marine Pollution Bulletin, 77(1-2): 192-195 DOI: 10.1016/j.marpolbul.2013.10.005.</w:t>
      </w:r>
      <w:bookmarkEnd w:id="20"/>
    </w:p>
    <w:p w14:paraId="50B16D4A" w14:textId="77777777" w:rsidR="00EF2CE8" w:rsidRPr="00EF2CE8" w:rsidRDefault="00EF2CE8" w:rsidP="00EF2CE8">
      <w:pPr>
        <w:pStyle w:val="EndNoteBibliography"/>
        <w:spacing w:after="0"/>
      </w:pPr>
      <w:bookmarkStart w:id="21" w:name="_ENREF_15"/>
      <w:r w:rsidRPr="00EF2CE8">
        <w:t xml:space="preserve">Bråte, I. L. N., D. P. Eidsvoll, C. C. Steindal and K. V. Thomas (2016). </w:t>
      </w:r>
      <w:r w:rsidRPr="00EF2CE8">
        <w:rPr>
          <w:i/>
        </w:rPr>
        <w:t>Plastic ingestion by Atlantic cod (Gadus morhua) from the Norwegian coast</w:t>
      </w:r>
      <w:r w:rsidRPr="00EF2CE8">
        <w:t>. Mar Pollut Bull, 112(1-2): 105-110 DOI: 10.1016/j.marpolbul.2016.08.034.</w:t>
      </w:r>
      <w:bookmarkEnd w:id="21"/>
    </w:p>
    <w:p w14:paraId="33B6AA74" w14:textId="7EB2F7CB" w:rsidR="00EF2CE8" w:rsidRPr="00EF2CE8" w:rsidRDefault="00EF2CE8" w:rsidP="00EF2CE8">
      <w:pPr>
        <w:pStyle w:val="EndNoteBibliography"/>
        <w:spacing w:after="0"/>
      </w:pPr>
      <w:bookmarkStart w:id="22" w:name="_ENREF_16"/>
      <w:r w:rsidRPr="00EF2CE8">
        <w:t xml:space="preserve">Buhl-Mortensen, L. and P. Buhl-Mortensen (2017). </w:t>
      </w:r>
      <w:r w:rsidRPr="00EF2CE8">
        <w:rPr>
          <w:i/>
        </w:rPr>
        <w:t>Marine litter in the Nordic Seas: Distribution composition and abundance</w:t>
      </w:r>
      <w:r w:rsidRPr="00EF2CE8">
        <w:t xml:space="preserve">. Mar Pollut Bull, 125(1-2): 260-270 DOI: </w:t>
      </w:r>
      <w:hyperlink r:id="rId17" w:history="1">
        <w:r w:rsidRPr="00EF2CE8">
          <w:rPr>
            <w:rStyle w:val="Hyperlink"/>
          </w:rPr>
          <w:t>https://doi.org/10.1016/j.marpolbul.2017.08.048</w:t>
        </w:r>
      </w:hyperlink>
      <w:r w:rsidRPr="00EF2CE8">
        <w:t>.</w:t>
      </w:r>
      <w:bookmarkEnd w:id="22"/>
    </w:p>
    <w:p w14:paraId="63F7D075" w14:textId="77777777" w:rsidR="00EF2CE8" w:rsidRPr="00EF2CE8" w:rsidRDefault="00EF2CE8" w:rsidP="00EF2CE8">
      <w:pPr>
        <w:pStyle w:val="EndNoteBibliography"/>
        <w:spacing w:after="0"/>
      </w:pPr>
      <w:bookmarkStart w:id="23" w:name="_ENREF_17"/>
      <w:r w:rsidRPr="00EF2CE8">
        <w:t xml:space="preserve">Cózar, A., E. Martí, C. M. Duarte, J. García-de-Lomas, E. Van Sebille, T. J. Ballatore, V. M. Eguíluz, J. I. González-Gordillo, M. L. Pedrotti and F. Echevarría (2017). </w:t>
      </w:r>
      <w:r w:rsidRPr="00EF2CE8">
        <w:rPr>
          <w:i/>
        </w:rPr>
        <w:t>The Arctic Ocean as a dead end for floating plastics in the North Atlantic branch of the Thermohaline Circulation</w:t>
      </w:r>
      <w:r w:rsidRPr="00EF2CE8">
        <w:t>. Science advances, 3(4): e1600582.</w:t>
      </w:r>
      <w:bookmarkEnd w:id="23"/>
    </w:p>
    <w:p w14:paraId="7F15EFEF" w14:textId="77777777" w:rsidR="00EF2CE8" w:rsidRPr="00EF2CE8" w:rsidRDefault="00EF2CE8" w:rsidP="00EF2CE8">
      <w:pPr>
        <w:pStyle w:val="EndNoteBibliography"/>
        <w:spacing w:after="0"/>
      </w:pPr>
      <w:bookmarkStart w:id="24" w:name="_ENREF_18"/>
      <w:r w:rsidRPr="00EF2CE8">
        <w:t xml:space="preserve">Day, R. H. (1980). </w:t>
      </w:r>
      <w:r w:rsidRPr="00EF2CE8">
        <w:rPr>
          <w:i/>
        </w:rPr>
        <w:t>The occurence and characteristics of plastic pollution in Alaska's marine birds</w:t>
      </w:r>
      <w:r w:rsidRPr="00EF2CE8">
        <w:t xml:space="preserve"> Master's thesis, University of Alaska Fairbanks.</w:t>
      </w:r>
      <w:bookmarkEnd w:id="24"/>
    </w:p>
    <w:p w14:paraId="34E7D7F5" w14:textId="3138942D" w:rsidR="00EF2CE8" w:rsidRPr="00EF2CE8" w:rsidRDefault="00EF2CE8" w:rsidP="00EF2CE8">
      <w:pPr>
        <w:pStyle w:val="EndNoteBibliography"/>
        <w:spacing w:after="0"/>
      </w:pPr>
      <w:bookmarkStart w:id="25" w:name="_ENREF_19"/>
      <w:r w:rsidRPr="00EF2CE8">
        <w:t xml:space="preserve">Day, R. H. and D. G. Shaw (1987). </w:t>
      </w:r>
      <w:r w:rsidRPr="00EF2CE8">
        <w:rPr>
          <w:i/>
        </w:rPr>
        <w:t>Patterns in the abundance of pelagic plastic and tar in the North Pacific Ocean, 1976–1985</w:t>
      </w:r>
      <w:r w:rsidRPr="00EF2CE8">
        <w:t xml:space="preserve">. Marine Pollution Bulletin, 18(6): 311-316 DOI: </w:t>
      </w:r>
      <w:hyperlink r:id="rId18" w:history="1">
        <w:r w:rsidRPr="00EF2CE8">
          <w:rPr>
            <w:rStyle w:val="Hyperlink"/>
          </w:rPr>
          <w:t>https://doi.org/10.1016/S0025-326X(87)80017-6</w:t>
        </w:r>
      </w:hyperlink>
      <w:r w:rsidRPr="00EF2CE8">
        <w:t>.</w:t>
      </w:r>
      <w:bookmarkEnd w:id="25"/>
    </w:p>
    <w:p w14:paraId="72A02E05" w14:textId="77777777" w:rsidR="00EF2CE8" w:rsidRPr="00EF2CE8" w:rsidRDefault="00EF2CE8" w:rsidP="00EF2CE8">
      <w:pPr>
        <w:pStyle w:val="EndNoteBibliography"/>
        <w:spacing w:after="0"/>
      </w:pPr>
      <w:bookmarkStart w:id="26" w:name="_ENREF_20"/>
      <w:r w:rsidRPr="00EF2CE8">
        <w:t xml:space="preserve">Day, R. H., D. G. Shaw and S. E. Ignell (1990). </w:t>
      </w:r>
      <w:r w:rsidRPr="00EF2CE8">
        <w:rPr>
          <w:i/>
        </w:rPr>
        <w:t>The quantitative distribution and characteristics of neuston plastic in the North Pacific Ocean, 1985-88</w:t>
      </w:r>
      <w:r w:rsidRPr="00EF2CE8">
        <w:t>. The Second International Conference on Marine Debris, Honolulu.</w:t>
      </w:r>
      <w:bookmarkEnd w:id="26"/>
    </w:p>
    <w:p w14:paraId="0C7D389F" w14:textId="77777777" w:rsidR="00EF2CE8" w:rsidRPr="00EF2CE8" w:rsidRDefault="00EF2CE8" w:rsidP="00EF2CE8">
      <w:pPr>
        <w:pStyle w:val="EndNoteBibliography"/>
        <w:spacing w:after="0"/>
      </w:pPr>
      <w:bookmarkStart w:id="27" w:name="_ENREF_21"/>
      <w:r w:rsidRPr="00EF2CE8">
        <w:t xml:space="preserve">Day, R. H., D. H. S. Wehle and F. C. Coleman (1985). </w:t>
      </w:r>
      <w:r w:rsidRPr="00EF2CE8">
        <w:rPr>
          <w:i/>
        </w:rPr>
        <w:t>Ingestion of plastic pollutants by marine birds</w:t>
      </w:r>
      <w:r w:rsidRPr="00EF2CE8">
        <w:t>. The Workshop on the Fate and Impact of Marine Debris, Honolulu.</w:t>
      </w:r>
      <w:bookmarkEnd w:id="27"/>
    </w:p>
    <w:p w14:paraId="71541826" w14:textId="77777777" w:rsidR="00EF2CE8" w:rsidRPr="00EF2CE8" w:rsidRDefault="00EF2CE8" w:rsidP="00EF2CE8">
      <w:pPr>
        <w:pStyle w:val="EndNoteBibliography"/>
        <w:spacing w:after="0"/>
      </w:pPr>
      <w:bookmarkStart w:id="28" w:name="_ENREF_22"/>
      <w:r w:rsidRPr="00EF2CE8">
        <w:t xml:space="preserve">Dippo, B. (2012). </w:t>
      </w:r>
      <w:r w:rsidRPr="00EF2CE8">
        <w:rPr>
          <w:i/>
        </w:rPr>
        <w:t>Microplastics in the coastal environment of West Iceland</w:t>
      </w:r>
      <w:r w:rsidRPr="00EF2CE8">
        <w:t>, University of Akureyri.</w:t>
      </w:r>
      <w:bookmarkEnd w:id="28"/>
    </w:p>
    <w:p w14:paraId="502DBE39" w14:textId="77777777" w:rsidR="00EF2CE8" w:rsidRPr="00EF2CE8" w:rsidRDefault="00EF2CE8" w:rsidP="00EF2CE8">
      <w:pPr>
        <w:pStyle w:val="EndNoteBibliography"/>
        <w:spacing w:after="0"/>
      </w:pPr>
      <w:bookmarkStart w:id="29" w:name="_ENREF_23"/>
      <w:r w:rsidRPr="00EF2CE8">
        <w:t xml:space="preserve">Doyle, M. J., W. Watson, N. M. Bowlin and S. B. Sheavly (2011). </w:t>
      </w:r>
      <w:r w:rsidRPr="00EF2CE8">
        <w:rPr>
          <w:i/>
        </w:rPr>
        <w:t>Plastic particles in coastal pelagic ecosystems of the Northeast Pacific ocean</w:t>
      </w:r>
      <w:r w:rsidRPr="00EF2CE8">
        <w:t>. Marine Environmental Research, 71(1): 41-52 DOI: 10.1016/j.marenvres.2010.10.001.</w:t>
      </w:r>
      <w:bookmarkEnd w:id="29"/>
    </w:p>
    <w:p w14:paraId="1BBB39D7" w14:textId="77777777" w:rsidR="00EF2CE8" w:rsidRPr="00EF2CE8" w:rsidRDefault="00EF2CE8" w:rsidP="00EF2CE8">
      <w:pPr>
        <w:pStyle w:val="EndNoteBibliography"/>
        <w:spacing w:after="0"/>
      </w:pPr>
      <w:bookmarkStart w:id="30" w:name="_ENREF_24"/>
      <w:r w:rsidRPr="00EF2CE8">
        <w:t xml:space="preserve">Falk, K. and J. Durinck (1993). </w:t>
      </w:r>
      <w:r w:rsidRPr="00EF2CE8">
        <w:rPr>
          <w:i/>
        </w:rPr>
        <w:t>The winter diet of thick-billed murres, Uria lomvia, in western Greenland, 1988–1989</w:t>
      </w:r>
      <w:r w:rsidRPr="00EF2CE8">
        <w:t>. Canadian Journal of Zoology, 71(2): 264-272 DOI: 10.1139/z93-038.</w:t>
      </w:r>
      <w:bookmarkEnd w:id="30"/>
    </w:p>
    <w:p w14:paraId="6A273A08" w14:textId="7BE6C2C5" w:rsidR="00EF2CE8" w:rsidRPr="00EF2CE8" w:rsidRDefault="00EF2CE8" w:rsidP="00EF2CE8">
      <w:pPr>
        <w:pStyle w:val="EndNoteBibliography"/>
        <w:spacing w:after="0"/>
      </w:pPr>
      <w:bookmarkStart w:id="31" w:name="_ENREF_25"/>
      <w:r w:rsidRPr="00EF2CE8">
        <w:t xml:space="preserve">Feder, H. M., S. C. Jewett and J. R. Hilsinger (1978). </w:t>
      </w:r>
      <w:r w:rsidRPr="00EF2CE8">
        <w:rPr>
          <w:i/>
        </w:rPr>
        <w:t>Man-made debris on the Bering Sea floor</w:t>
      </w:r>
      <w:r w:rsidRPr="00EF2CE8">
        <w:t xml:space="preserve">. Marine Pollution Bulletin, 9(2): 52-53 DOI: </w:t>
      </w:r>
      <w:hyperlink r:id="rId19" w:history="1">
        <w:r w:rsidRPr="00EF2CE8">
          <w:rPr>
            <w:rStyle w:val="Hyperlink"/>
          </w:rPr>
          <w:t>https://doi.org/10.1016/0025-326X(78)90534-9</w:t>
        </w:r>
      </w:hyperlink>
      <w:r w:rsidRPr="00EF2CE8">
        <w:t>.</w:t>
      </w:r>
      <w:bookmarkEnd w:id="31"/>
    </w:p>
    <w:p w14:paraId="5B9932A9" w14:textId="77777777" w:rsidR="00EF2CE8" w:rsidRPr="00EF2CE8" w:rsidRDefault="00EF2CE8" w:rsidP="00EF2CE8">
      <w:pPr>
        <w:pStyle w:val="EndNoteBibliography"/>
        <w:spacing w:after="0"/>
      </w:pPr>
      <w:bookmarkStart w:id="32" w:name="_ENREF_26"/>
      <w:r w:rsidRPr="00EF2CE8">
        <w:t xml:space="preserve">Fife, D. T., G. J. Robertson, D. Shutler, B. M. Braune and M. L. Mallory (2015). </w:t>
      </w:r>
      <w:r w:rsidRPr="00EF2CE8">
        <w:rPr>
          <w:i/>
        </w:rPr>
        <w:t>Trace elements and ingested plastic debris in wintering dovekies (Alle alle)</w:t>
      </w:r>
      <w:r w:rsidRPr="00EF2CE8">
        <w:t>. Marine Pollution Bulletin, 91(1): 368-371 DOI: 10.1016/j.marpolbul.2014.11.029.</w:t>
      </w:r>
      <w:bookmarkEnd w:id="32"/>
    </w:p>
    <w:p w14:paraId="4D34D372" w14:textId="77777777" w:rsidR="00EF2CE8" w:rsidRPr="00EF2CE8" w:rsidRDefault="00EF2CE8" w:rsidP="00EF2CE8">
      <w:pPr>
        <w:pStyle w:val="EndNoteBibliography"/>
        <w:spacing w:after="0"/>
      </w:pPr>
      <w:bookmarkStart w:id="33" w:name="_ENREF_27"/>
      <w:r w:rsidRPr="00EF2CE8">
        <w:t xml:space="preserve">Finley, K. J. (2001). </w:t>
      </w:r>
      <w:r w:rsidRPr="00EF2CE8">
        <w:rPr>
          <w:i/>
        </w:rPr>
        <w:t>Natural History and Conservation of the Greenland Whale, or Bowhead, in the Northwest Atlantic</w:t>
      </w:r>
      <w:r w:rsidRPr="00EF2CE8">
        <w:t>. Arctic, 54(1) DOI: 10.14430/arctic764.</w:t>
      </w:r>
      <w:bookmarkEnd w:id="33"/>
    </w:p>
    <w:p w14:paraId="6F89261D" w14:textId="13759BC7" w:rsidR="00EF2CE8" w:rsidRPr="00EF2CE8" w:rsidRDefault="00EF2CE8" w:rsidP="00EF2CE8">
      <w:pPr>
        <w:pStyle w:val="EndNoteBibliography"/>
        <w:spacing w:after="0"/>
      </w:pPr>
      <w:bookmarkStart w:id="34" w:name="_ENREF_28"/>
      <w:r w:rsidRPr="00EF2CE8">
        <w:t xml:space="preserve">Fowler, C. W. (1987). </w:t>
      </w:r>
      <w:r w:rsidRPr="00EF2CE8">
        <w:rPr>
          <w:i/>
        </w:rPr>
        <w:t>Marine debris and northern fur seals: a case study</w:t>
      </w:r>
      <w:r w:rsidRPr="00EF2CE8">
        <w:t xml:space="preserve">. Marine Pollution Bulletin, 18(6): 326-335 DOI: </w:t>
      </w:r>
      <w:hyperlink r:id="rId20" w:history="1">
        <w:r w:rsidRPr="00EF2CE8">
          <w:rPr>
            <w:rStyle w:val="Hyperlink"/>
          </w:rPr>
          <w:t>https://doi.org/10.1016/S0025-326X(87)80020-6</w:t>
        </w:r>
      </w:hyperlink>
      <w:r w:rsidRPr="00EF2CE8">
        <w:t>.</w:t>
      </w:r>
      <w:bookmarkEnd w:id="34"/>
    </w:p>
    <w:p w14:paraId="02714DA6" w14:textId="77777777" w:rsidR="00EF2CE8" w:rsidRPr="00EF2CE8" w:rsidRDefault="00EF2CE8" w:rsidP="00EF2CE8">
      <w:pPr>
        <w:pStyle w:val="EndNoteBibliography"/>
        <w:spacing w:after="0"/>
      </w:pPr>
      <w:bookmarkStart w:id="35" w:name="_ENREF_29"/>
      <w:r w:rsidRPr="00EF2CE8">
        <w:t xml:space="preserve">Fowler, C. W., J. D. Baker, R. Ream, B. W. Robson and M. Kiyota (1993). </w:t>
      </w:r>
      <w:r w:rsidRPr="00EF2CE8">
        <w:rPr>
          <w:i/>
        </w:rPr>
        <w:t>Entanglement studies on juvenile male northern fur seals, St. Paul Island, 1992</w:t>
      </w:r>
      <w:r w:rsidRPr="00EF2CE8">
        <w:t>. Alaska Fisheries Center. AFSC Processed Report No. 93-03.</w:t>
      </w:r>
      <w:bookmarkEnd w:id="35"/>
    </w:p>
    <w:p w14:paraId="23F2A2E4" w14:textId="77777777" w:rsidR="00EF2CE8" w:rsidRPr="00EF2CE8" w:rsidRDefault="00EF2CE8" w:rsidP="00EF2CE8">
      <w:pPr>
        <w:pStyle w:val="EndNoteBibliography"/>
        <w:spacing w:after="0"/>
      </w:pPr>
      <w:bookmarkStart w:id="36" w:name="_ENREF_30"/>
      <w:r w:rsidRPr="00EF2CE8">
        <w:t xml:space="preserve">Fowler, C. W., R. Merrick and J. D. Baker (1990). </w:t>
      </w:r>
      <w:r w:rsidRPr="00EF2CE8">
        <w:rPr>
          <w:i/>
        </w:rPr>
        <w:t>Studies of the population level effects of entanglement on Northen Fur Seals</w:t>
      </w:r>
      <w:r w:rsidRPr="00EF2CE8">
        <w:t>. The Second International Conference on Marine Debris, Honolulu.</w:t>
      </w:r>
      <w:bookmarkEnd w:id="36"/>
    </w:p>
    <w:p w14:paraId="6D98443D" w14:textId="77777777" w:rsidR="00EF2CE8" w:rsidRPr="00EF2CE8" w:rsidRDefault="00EF2CE8" w:rsidP="00EF2CE8">
      <w:pPr>
        <w:pStyle w:val="EndNoteBibliography"/>
        <w:spacing w:after="0"/>
      </w:pPr>
      <w:bookmarkStart w:id="37" w:name="_ENREF_31"/>
      <w:r w:rsidRPr="00EF2CE8">
        <w:t xml:space="preserve">Gjertz, I., F. Mehlum and G. W. Gabrielsen (1985). </w:t>
      </w:r>
      <w:r w:rsidRPr="00EF2CE8">
        <w:rPr>
          <w:i/>
        </w:rPr>
        <w:t>Food sample analysis of seabirds collected during the 'Lance'- cruise in ice-filled waters in Eastern Svalbard 1984. 23. Norwegian Polar Institute, Oslo, Norway, 1985.</w:t>
      </w:r>
      <w:r w:rsidRPr="00EF2CE8">
        <w:t xml:space="preserve"> Norwegian Polar Institute. Rapport No. 23. Oslo</w:t>
      </w:r>
      <w:r w:rsidRPr="00EF2CE8">
        <w:rPr>
          <w:b/>
        </w:rPr>
        <w:t xml:space="preserve">: </w:t>
      </w:r>
      <w:r w:rsidRPr="00EF2CE8">
        <w:t>17.</w:t>
      </w:r>
      <w:bookmarkEnd w:id="37"/>
    </w:p>
    <w:p w14:paraId="7B57D640" w14:textId="77777777" w:rsidR="00EF2CE8" w:rsidRPr="00EF2CE8" w:rsidRDefault="00EF2CE8" w:rsidP="00EF2CE8">
      <w:pPr>
        <w:pStyle w:val="EndNoteBibliography"/>
        <w:spacing w:after="0"/>
      </w:pPr>
      <w:bookmarkStart w:id="38" w:name="_ENREF_32"/>
      <w:r w:rsidRPr="00EF2CE8">
        <w:t xml:space="preserve">Grøsvik, B. E., T. Prokhorova, E. Eriksen, P. Krivosheya, P. A. Horneland and D. Prozorkevich (2018). </w:t>
      </w:r>
      <w:r w:rsidRPr="00EF2CE8">
        <w:rPr>
          <w:i/>
        </w:rPr>
        <w:t>Assessment of Marine Litter in the Barents Sea, a Part of the Joint Norwegian–Russian Ecosystem Survey</w:t>
      </w:r>
      <w:r w:rsidRPr="00EF2CE8">
        <w:t>. Frontiers in Marine Science, 5 DOI: 10.3389/fmars.2018.00072.</w:t>
      </w:r>
      <w:bookmarkEnd w:id="38"/>
    </w:p>
    <w:p w14:paraId="26702360" w14:textId="77777777" w:rsidR="00EF2CE8" w:rsidRPr="00EF2CE8" w:rsidRDefault="00EF2CE8" w:rsidP="00EF2CE8">
      <w:pPr>
        <w:pStyle w:val="EndNoteBibliography"/>
        <w:spacing w:after="0"/>
      </w:pPr>
      <w:bookmarkStart w:id="39" w:name="_ENREF_33"/>
      <w:r w:rsidRPr="00EF2CE8">
        <w:t xml:space="preserve">Hallanger, I. G. and G. W. Gabrielsen (2018). </w:t>
      </w:r>
      <w:r w:rsidRPr="00EF2CE8">
        <w:rPr>
          <w:i/>
        </w:rPr>
        <w:t>Plastic in the European Arctic</w:t>
      </w:r>
      <w:r w:rsidRPr="00EF2CE8">
        <w:t>. Norwegian Polar Institute. NPI Kortrapport/Brief Report No. 45. Tromsø</w:t>
      </w:r>
      <w:r w:rsidRPr="00EF2CE8">
        <w:rPr>
          <w:b/>
        </w:rPr>
        <w:t xml:space="preserve">: </w:t>
      </w:r>
      <w:r w:rsidRPr="00EF2CE8">
        <w:t>28.</w:t>
      </w:r>
      <w:bookmarkEnd w:id="39"/>
    </w:p>
    <w:p w14:paraId="61FB2372" w14:textId="77777777" w:rsidR="00EF2CE8" w:rsidRPr="00EF2CE8" w:rsidRDefault="00EF2CE8" w:rsidP="00EF2CE8">
      <w:pPr>
        <w:pStyle w:val="EndNoteBibliography"/>
        <w:spacing w:after="0"/>
      </w:pPr>
      <w:bookmarkStart w:id="40" w:name="_ENREF_34"/>
      <w:r w:rsidRPr="00EF2CE8">
        <w:t xml:space="preserve">Hammer, S., R. G. Nager, P. C. D. Johnson, R. W. Furness and J. F. Provencher (2016). </w:t>
      </w:r>
      <w:r w:rsidRPr="00EF2CE8">
        <w:rPr>
          <w:i/>
        </w:rPr>
        <w:t>Plastic debris in great skua (Stercorarius skua) pellets corresponds to seabird prey species</w:t>
      </w:r>
      <w:r w:rsidRPr="00EF2CE8">
        <w:t>. Marine Pollution Bulletin, 103(1-2): 206-210 DOI: 10.1016/j.marpolbul.2015.12.018.</w:t>
      </w:r>
      <w:bookmarkEnd w:id="40"/>
    </w:p>
    <w:p w14:paraId="6AD1463F" w14:textId="77777777" w:rsidR="00EF2CE8" w:rsidRPr="00EF2CE8" w:rsidRDefault="00EF2CE8" w:rsidP="00EF2CE8">
      <w:pPr>
        <w:pStyle w:val="EndNoteBibliography"/>
        <w:spacing w:after="0"/>
      </w:pPr>
      <w:bookmarkStart w:id="41" w:name="_ENREF_35"/>
      <w:r w:rsidRPr="00EF2CE8">
        <w:t xml:space="preserve">Herzke, D., T. Anker-Nilssen, T. H. Nost, A. Gotsch, S. Christensen-Dalsgaard, M. Langset, K. Fangel and A. A. Koelmans (2016). </w:t>
      </w:r>
      <w:r w:rsidRPr="00EF2CE8">
        <w:rPr>
          <w:i/>
        </w:rPr>
        <w:t>Negligible Impact of Ingested Microplastics on Tissue Concentrations of Persistent Organic Pollutants in Northern Fulmars off Coastal Norway</w:t>
      </w:r>
      <w:r w:rsidRPr="00EF2CE8">
        <w:t>. Environ Sci Technol, 50(4): 1924-1933 DOI: 10.1021/acs.est.5b04663.</w:t>
      </w:r>
      <w:bookmarkEnd w:id="41"/>
    </w:p>
    <w:p w14:paraId="581C7B49" w14:textId="77777777" w:rsidR="00EF2CE8" w:rsidRPr="00EF2CE8" w:rsidRDefault="00EF2CE8" w:rsidP="00EF2CE8">
      <w:pPr>
        <w:pStyle w:val="EndNoteBibliography"/>
        <w:spacing w:after="0"/>
      </w:pPr>
      <w:bookmarkStart w:id="42" w:name="_ENREF_36"/>
      <w:r w:rsidRPr="00EF2CE8">
        <w:t xml:space="preserve">Hess, N. A., C. A. Ribic and I. Vining (1999). </w:t>
      </w:r>
      <w:r w:rsidRPr="00EF2CE8">
        <w:rPr>
          <w:i/>
        </w:rPr>
        <w:t>Benthic Marine Debris, with an Emphasis on Fishery-Related Items, Surrounding Kodiak Island, Alaska, 1994–1996</w:t>
      </w:r>
      <w:r w:rsidRPr="00EF2CE8">
        <w:t>. Marine Pollution Bulletin, 38(10): 885-890 DOI: 10.1016/s0025-326x(99)00087-9.</w:t>
      </w:r>
      <w:bookmarkEnd w:id="42"/>
    </w:p>
    <w:p w14:paraId="366D29A9" w14:textId="77777777" w:rsidR="00EF2CE8" w:rsidRPr="00EF2CE8" w:rsidRDefault="00EF2CE8" w:rsidP="00EF2CE8">
      <w:pPr>
        <w:pStyle w:val="EndNoteBibliography"/>
        <w:spacing w:after="0"/>
      </w:pPr>
      <w:bookmarkStart w:id="43" w:name="_ENREF_37"/>
      <w:r w:rsidRPr="00EF2CE8">
        <w:t xml:space="preserve">Holland, E. R., M. L. Mallory and D. Shutler (2016). </w:t>
      </w:r>
      <w:r w:rsidRPr="00EF2CE8">
        <w:rPr>
          <w:i/>
        </w:rPr>
        <w:t>Plastics and other anthropogenic debris in freshwater birds from Canada</w:t>
      </w:r>
      <w:r w:rsidRPr="00EF2CE8">
        <w:t>. Sci Total Environ, 571: 251-258 DOI: 10.1016/j.scitotenv.2016.07.158.</w:t>
      </w:r>
      <w:bookmarkEnd w:id="43"/>
    </w:p>
    <w:p w14:paraId="086F0995" w14:textId="77777777" w:rsidR="00EF2CE8" w:rsidRPr="00EF2CE8" w:rsidRDefault="00EF2CE8" w:rsidP="00EF2CE8">
      <w:pPr>
        <w:pStyle w:val="EndNoteBibliography"/>
        <w:spacing w:after="0"/>
      </w:pPr>
      <w:bookmarkStart w:id="44" w:name="_ENREF_38"/>
      <w:r w:rsidRPr="00EF2CE8">
        <w:t xml:space="preserve">Johnson, S. W. (1990). </w:t>
      </w:r>
      <w:r w:rsidRPr="00EF2CE8">
        <w:rPr>
          <w:i/>
        </w:rPr>
        <w:t>Distribution, abundance, and source of entanglement debris and other plastics on Alaskan beaches, 1982-88</w:t>
      </w:r>
      <w:r w:rsidRPr="00EF2CE8">
        <w:t>. The Second International Conference on Marine Debris, Honolulu.</w:t>
      </w:r>
      <w:bookmarkEnd w:id="44"/>
    </w:p>
    <w:p w14:paraId="55A4606A" w14:textId="77777777" w:rsidR="00EF2CE8" w:rsidRPr="00EF2CE8" w:rsidRDefault="00EF2CE8" w:rsidP="00EF2CE8">
      <w:pPr>
        <w:pStyle w:val="EndNoteBibliography"/>
        <w:spacing w:after="0"/>
      </w:pPr>
      <w:bookmarkStart w:id="45" w:name="_ENREF_39"/>
      <w:r w:rsidRPr="00EF2CE8">
        <w:t xml:space="preserve">June, J. A. (1990). </w:t>
      </w:r>
      <w:r w:rsidRPr="00EF2CE8">
        <w:rPr>
          <w:i/>
        </w:rPr>
        <w:t>Type, source, and abundance of trawl-caught marine debris off Oregon, in the eastern Bering Sea, and in Norton Sound in 1988</w:t>
      </w:r>
      <w:r w:rsidRPr="00EF2CE8">
        <w:t>. The Second International Conference on Marine Debris, Honolulu.</w:t>
      </w:r>
      <w:bookmarkEnd w:id="45"/>
    </w:p>
    <w:p w14:paraId="07C552D4" w14:textId="77777777" w:rsidR="00EF2CE8" w:rsidRPr="00EF2CE8" w:rsidRDefault="00EF2CE8" w:rsidP="00EF2CE8">
      <w:pPr>
        <w:pStyle w:val="EndNoteBibliography"/>
        <w:spacing w:after="0"/>
      </w:pPr>
      <w:bookmarkStart w:id="46" w:name="_ENREF_40"/>
      <w:r w:rsidRPr="00EF2CE8">
        <w:t xml:space="preserve">Kanhai, L. D. K., K. Gårdfeldt, O. Lyashevska, M. Hassellöv, R. C. Thompson and I. O'Connor (2018). </w:t>
      </w:r>
      <w:r w:rsidRPr="00EF2CE8">
        <w:rPr>
          <w:i/>
        </w:rPr>
        <w:t>Microplastics in sub-surface waters of the Arctic Central Basin</w:t>
      </w:r>
      <w:r w:rsidRPr="00EF2CE8">
        <w:t>. Marine Pollution Bulletin, 130: 8-18 DOI: 10.1016/j.marpolbul.2018.03.011.</w:t>
      </w:r>
      <w:bookmarkEnd w:id="46"/>
    </w:p>
    <w:p w14:paraId="632D0FF5" w14:textId="77777777" w:rsidR="00EF2CE8" w:rsidRPr="00EF2CE8" w:rsidRDefault="00EF2CE8" w:rsidP="00EF2CE8">
      <w:pPr>
        <w:pStyle w:val="EndNoteBibliography"/>
        <w:spacing w:after="0"/>
      </w:pPr>
      <w:bookmarkStart w:id="47" w:name="_ENREF_41"/>
      <w:r w:rsidRPr="00EF2CE8">
        <w:t xml:space="preserve">Kienitz, A.-T. (2013). </w:t>
      </w:r>
      <w:r w:rsidRPr="00EF2CE8">
        <w:rPr>
          <w:i/>
        </w:rPr>
        <w:t>Marine Debris in the Coastal Environment of Iceland´s Nature Reserve, Hornstrandir - Sources, Consequences and Prevention Measures</w:t>
      </w:r>
      <w:r w:rsidRPr="00EF2CE8">
        <w:t xml:space="preserve"> Master's Thesis, University of Akureyri.</w:t>
      </w:r>
      <w:bookmarkEnd w:id="47"/>
    </w:p>
    <w:p w14:paraId="015F1D36" w14:textId="77777777" w:rsidR="00EF2CE8" w:rsidRPr="00EF2CE8" w:rsidRDefault="00EF2CE8" w:rsidP="00EF2CE8">
      <w:pPr>
        <w:pStyle w:val="EndNoteBibliography"/>
        <w:spacing w:after="0"/>
      </w:pPr>
      <w:bookmarkStart w:id="48" w:name="_ENREF_42"/>
      <w:r w:rsidRPr="00EF2CE8">
        <w:t xml:space="preserve">Kiyota, M. and N. Baba (2001). </w:t>
      </w:r>
      <w:r w:rsidRPr="00EF2CE8">
        <w:rPr>
          <w:i/>
        </w:rPr>
        <w:t>Entanglement in marine debris among adult female northern fur seals at St.Paul Island, Alaska in 1991-1999</w:t>
      </w:r>
      <w:r w:rsidRPr="00EF2CE8">
        <w:t>. Bulletin of Natural Resources Institute of Far Seas and Fisheries(38): 13-80.</w:t>
      </w:r>
      <w:bookmarkEnd w:id="48"/>
    </w:p>
    <w:p w14:paraId="0CB9D4D1" w14:textId="74BD0FD0" w:rsidR="00EF2CE8" w:rsidRPr="00EF2CE8" w:rsidRDefault="00EF2CE8" w:rsidP="00EF2CE8">
      <w:pPr>
        <w:pStyle w:val="EndNoteBibliography"/>
        <w:spacing w:after="0"/>
      </w:pPr>
      <w:bookmarkStart w:id="49" w:name="_ENREF_43"/>
      <w:r w:rsidRPr="00EF2CE8">
        <w:t xml:space="preserve">Kühn, S., F. L. Schaafsma, B. van Werven, H. Flores, M. Bergmann, M. Egelkraut-Holtus, M. B. Tekman and J. A. van Franeker (2018). </w:t>
      </w:r>
      <w:r w:rsidRPr="00EF2CE8">
        <w:rPr>
          <w:i/>
        </w:rPr>
        <w:t>Plastic ingestion by juvenile polar cod (Boreogadus saida) in the Arctic Ocean</w:t>
      </w:r>
      <w:r w:rsidRPr="00EF2CE8">
        <w:t xml:space="preserve">. Polar Biology DOI: </w:t>
      </w:r>
      <w:hyperlink r:id="rId21" w:history="1">
        <w:r w:rsidRPr="00EF2CE8">
          <w:rPr>
            <w:rStyle w:val="Hyperlink"/>
          </w:rPr>
          <w:t>https://doi.org/10.1007/s00300-018-2283-8</w:t>
        </w:r>
      </w:hyperlink>
      <w:r w:rsidRPr="00EF2CE8">
        <w:t>.</w:t>
      </w:r>
      <w:bookmarkEnd w:id="49"/>
    </w:p>
    <w:p w14:paraId="2A301A50" w14:textId="77777777" w:rsidR="00EF2CE8" w:rsidRPr="00EF2CE8" w:rsidRDefault="00EF2CE8" w:rsidP="00EF2CE8">
      <w:pPr>
        <w:pStyle w:val="EndNoteBibliography"/>
        <w:spacing w:after="0"/>
      </w:pPr>
      <w:bookmarkStart w:id="50" w:name="_ENREF_44"/>
      <w:r w:rsidRPr="00EF2CE8">
        <w:t xml:space="preserve">Kuhn, S. and J. A. van Franeker (2012). </w:t>
      </w:r>
      <w:r w:rsidRPr="00EF2CE8">
        <w:rPr>
          <w:i/>
        </w:rPr>
        <w:t>Plastic ingestion by the northern fulmar (Fulmarus glacialis) in Iceland</w:t>
      </w:r>
      <w:r w:rsidRPr="00EF2CE8">
        <w:t>. Marine Pollution Bulletin, 64(6): 1252-1254 DOI: 10.1016/j.marpolbul.2012.02.027.</w:t>
      </w:r>
      <w:bookmarkEnd w:id="50"/>
    </w:p>
    <w:p w14:paraId="2843A1E2" w14:textId="77777777" w:rsidR="00EF2CE8" w:rsidRPr="00EF2CE8" w:rsidRDefault="00EF2CE8" w:rsidP="00EF2CE8">
      <w:pPr>
        <w:pStyle w:val="EndNoteBibliography"/>
        <w:spacing w:after="0"/>
      </w:pPr>
      <w:bookmarkStart w:id="51" w:name="_ENREF_45"/>
      <w:r w:rsidRPr="00EF2CE8">
        <w:t xml:space="preserve">Kuzin, A. E. (1990). </w:t>
      </w:r>
      <w:r w:rsidRPr="00EF2CE8">
        <w:rPr>
          <w:i/>
        </w:rPr>
        <w:t>A Study of the Effects of Commercial fishing debris on Callorhinus ursinus from breeding islands in the western Pacific</w:t>
      </w:r>
      <w:r w:rsidRPr="00EF2CE8">
        <w:t>. Second International Conference on Marine Debris, Honolulu.</w:t>
      </w:r>
      <w:bookmarkEnd w:id="51"/>
    </w:p>
    <w:p w14:paraId="4C9FAAA0" w14:textId="5004D7BC" w:rsidR="00EF2CE8" w:rsidRPr="00EF2CE8" w:rsidRDefault="00EF2CE8" w:rsidP="00EF2CE8">
      <w:pPr>
        <w:pStyle w:val="EndNoteBibliography"/>
        <w:spacing w:after="0"/>
      </w:pPr>
      <w:bookmarkStart w:id="52" w:name="_ENREF_46"/>
      <w:r w:rsidRPr="00EF2CE8">
        <w:t xml:space="preserve">Leclerc, L.-M. E., C. Lydersen, T. Haug, L. Bachmann, A. T. Fisk and K. M. Kovacs (2012). </w:t>
      </w:r>
      <w:r w:rsidRPr="00EF2CE8">
        <w:rPr>
          <w:i/>
        </w:rPr>
        <w:t>A missing piece in the Arctic food web puzzle? Stomach contents of Greenland sharks sampled in Svalbard, Norway</w:t>
      </w:r>
      <w:r w:rsidRPr="00EF2CE8">
        <w:t xml:space="preserve">. Polar Biology, 35(8): 1197-1208 DOI: </w:t>
      </w:r>
      <w:hyperlink r:id="rId22" w:history="1">
        <w:r w:rsidRPr="00EF2CE8">
          <w:rPr>
            <w:rStyle w:val="Hyperlink"/>
          </w:rPr>
          <w:t>https://doi.org/10.1007/s00300-012-1166-7</w:t>
        </w:r>
      </w:hyperlink>
      <w:r w:rsidRPr="00EF2CE8">
        <w:t>.</w:t>
      </w:r>
      <w:bookmarkEnd w:id="52"/>
    </w:p>
    <w:p w14:paraId="76F58F7F" w14:textId="77777777" w:rsidR="00EF2CE8" w:rsidRPr="00EF2CE8" w:rsidRDefault="00EF2CE8" w:rsidP="00EF2CE8">
      <w:pPr>
        <w:pStyle w:val="EndNoteBibliography"/>
        <w:spacing w:after="0"/>
      </w:pPr>
      <w:bookmarkStart w:id="53" w:name="_ENREF_47"/>
      <w:r w:rsidRPr="00EF2CE8">
        <w:t xml:space="preserve">Lowry, L. F. (1993). </w:t>
      </w:r>
      <w:r w:rsidRPr="00EF2CE8">
        <w:rPr>
          <w:i/>
        </w:rPr>
        <w:t>Foods and Feeding Ecology</w:t>
      </w:r>
      <w:r w:rsidRPr="00EF2CE8">
        <w:t>. In:  Burns J. J. et al. The bowhead whale, Society for Marine Mammalogy</w:t>
      </w:r>
      <w:r w:rsidRPr="00EF2CE8">
        <w:rPr>
          <w:b/>
        </w:rPr>
        <w:t xml:space="preserve">: </w:t>
      </w:r>
      <w:r w:rsidRPr="00EF2CE8">
        <w:t>201-238.</w:t>
      </w:r>
      <w:bookmarkEnd w:id="53"/>
    </w:p>
    <w:p w14:paraId="72A3C592" w14:textId="77777777" w:rsidR="00EF2CE8" w:rsidRPr="00EF2CE8" w:rsidRDefault="00EF2CE8" w:rsidP="00EF2CE8">
      <w:pPr>
        <w:pStyle w:val="EndNoteBibliography"/>
        <w:spacing w:after="0"/>
      </w:pPr>
      <w:bookmarkStart w:id="54" w:name="_ENREF_48"/>
      <w:r w:rsidRPr="00EF2CE8">
        <w:t xml:space="preserve">Lusher, A. L., V. Tirelli, I. O'Connor and R. Officer (2015). </w:t>
      </w:r>
      <w:r w:rsidRPr="00EF2CE8">
        <w:rPr>
          <w:i/>
        </w:rPr>
        <w:t>Microplastics in Arctic polar waters: the first reported values of particles in surface and sub-surface samples</w:t>
      </w:r>
      <w:r w:rsidRPr="00EF2CE8">
        <w:t>. Sci Rep, 5: 14947 DOI: 10.1038/srep14947.</w:t>
      </w:r>
      <w:bookmarkEnd w:id="54"/>
    </w:p>
    <w:p w14:paraId="04A20856" w14:textId="77777777" w:rsidR="00EF2CE8" w:rsidRPr="00EF2CE8" w:rsidRDefault="00EF2CE8" w:rsidP="00EF2CE8">
      <w:pPr>
        <w:pStyle w:val="EndNoteBibliography"/>
        <w:spacing w:after="0"/>
      </w:pPr>
      <w:bookmarkStart w:id="55" w:name="_ENREF_49"/>
      <w:r w:rsidRPr="00EF2CE8">
        <w:t xml:space="preserve">Lydersen, C., I. Gjertz and J. M. Weslawski (1989). </w:t>
      </w:r>
      <w:r w:rsidRPr="00EF2CE8">
        <w:rPr>
          <w:i/>
        </w:rPr>
        <w:t>Stomach contents of autumn-feeding marine vertebrates from Hornsund, Svalbard</w:t>
      </w:r>
      <w:r w:rsidRPr="00EF2CE8">
        <w:t>. Polar Record, 25(153) DOI: 10.1017/s0032247400010408.</w:t>
      </w:r>
      <w:bookmarkEnd w:id="55"/>
    </w:p>
    <w:p w14:paraId="790C3F34" w14:textId="77777777" w:rsidR="00EF2CE8" w:rsidRPr="00EF2CE8" w:rsidRDefault="00EF2CE8" w:rsidP="00EF2CE8">
      <w:pPr>
        <w:pStyle w:val="EndNoteBibliography"/>
        <w:spacing w:after="0"/>
      </w:pPr>
      <w:bookmarkStart w:id="56" w:name="_ENREF_50"/>
      <w:r w:rsidRPr="00EF2CE8">
        <w:t xml:space="preserve">Mallory, M. L. (2008). </w:t>
      </w:r>
      <w:r w:rsidRPr="00EF2CE8">
        <w:rPr>
          <w:i/>
        </w:rPr>
        <w:t>Marine plastic debris in northern fulmars from the Canadian high Arctic</w:t>
      </w:r>
      <w:r w:rsidRPr="00EF2CE8">
        <w:t>. Marine Pollution Bulletin, 56(8): 1501-1504 DOI: 10.1016/j.marpolbul.2008.04.017.</w:t>
      </w:r>
      <w:bookmarkEnd w:id="56"/>
    </w:p>
    <w:p w14:paraId="123A0FC0" w14:textId="77777777" w:rsidR="00EF2CE8" w:rsidRPr="00EF2CE8" w:rsidRDefault="00EF2CE8" w:rsidP="00EF2CE8">
      <w:pPr>
        <w:pStyle w:val="EndNoteBibliography"/>
        <w:spacing w:after="0"/>
      </w:pPr>
      <w:bookmarkStart w:id="57" w:name="_ENREF_51"/>
      <w:r w:rsidRPr="00EF2CE8">
        <w:t xml:space="preserve">Mallory, M. L., G. J. Roberston and A. Moenting (2006). </w:t>
      </w:r>
      <w:r w:rsidRPr="00EF2CE8">
        <w:rPr>
          <w:i/>
        </w:rPr>
        <w:t>Marine plastic debris in northern fulmars from Davis Strait, Nunavut, Canada</w:t>
      </w:r>
      <w:r w:rsidRPr="00EF2CE8">
        <w:t>. Marine Pollution Bulletin, 52(7): 813-815 DOI: 10.1016/j.marpolbul.2006.04.005.</w:t>
      </w:r>
      <w:bookmarkEnd w:id="57"/>
    </w:p>
    <w:p w14:paraId="52081E2C" w14:textId="77777777" w:rsidR="00EF2CE8" w:rsidRPr="00EF2CE8" w:rsidRDefault="00EF2CE8" w:rsidP="00EF2CE8">
      <w:pPr>
        <w:pStyle w:val="EndNoteBibliography"/>
        <w:spacing w:after="0"/>
      </w:pPr>
      <w:bookmarkStart w:id="58" w:name="_ENREF_52"/>
      <w:r w:rsidRPr="00EF2CE8">
        <w:t xml:space="preserve">Manville, A. M. (1990). </w:t>
      </w:r>
      <w:r w:rsidRPr="00EF2CE8">
        <w:rPr>
          <w:i/>
        </w:rPr>
        <w:t>A survey of plastics on western Aleutian Island beaches and related wildlife entanglement</w:t>
      </w:r>
      <w:r w:rsidRPr="00EF2CE8">
        <w:t>. The Second International Conference on Marine Debris, Honolulu.</w:t>
      </w:r>
      <w:bookmarkEnd w:id="58"/>
    </w:p>
    <w:p w14:paraId="37A5C476" w14:textId="77777777" w:rsidR="00EF2CE8" w:rsidRPr="00EF2CE8" w:rsidRDefault="00EF2CE8" w:rsidP="00EF2CE8">
      <w:pPr>
        <w:pStyle w:val="EndNoteBibliography"/>
        <w:spacing w:after="0"/>
      </w:pPr>
      <w:bookmarkStart w:id="59" w:name="_ENREF_53"/>
      <w:r w:rsidRPr="00EF2CE8">
        <w:t xml:space="preserve">Martin, A. R. and M. R. Clarke (1986). </w:t>
      </w:r>
      <w:r w:rsidRPr="00EF2CE8">
        <w:rPr>
          <w:i/>
        </w:rPr>
        <w:t>The Diet of Sperm Whales (Physeter Macrocephalus) Captured Between Iceland and Greenland</w:t>
      </w:r>
      <w:r w:rsidRPr="00EF2CE8">
        <w:t>. Journal of the Marine Biological Association of the United Kingdom, 66(04) DOI: 10.1017/s0025315400048426.</w:t>
      </w:r>
      <w:bookmarkEnd w:id="59"/>
    </w:p>
    <w:p w14:paraId="493980BB" w14:textId="77777777" w:rsidR="00EF2CE8" w:rsidRPr="00EF2CE8" w:rsidRDefault="00EF2CE8" w:rsidP="00EF2CE8">
      <w:pPr>
        <w:pStyle w:val="EndNoteBibliography"/>
        <w:spacing w:after="0"/>
      </w:pPr>
      <w:bookmarkStart w:id="60" w:name="_ENREF_54"/>
      <w:r w:rsidRPr="00EF2CE8">
        <w:t xml:space="preserve">Mehlum, F. and I. Giertz (1984). </w:t>
      </w:r>
      <w:r w:rsidRPr="00EF2CE8">
        <w:rPr>
          <w:i/>
        </w:rPr>
        <w:t>Feeding ecology of seabirds in the Svalbard area - a preliminary report</w:t>
      </w:r>
      <w:r w:rsidRPr="00EF2CE8">
        <w:t>. Norwegian Polar Institute. Rapport No. 16. Oslo</w:t>
      </w:r>
      <w:r w:rsidRPr="00EF2CE8">
        <w:rPr>
          <w:b/>
        </w:rPr>
        <w:t xml:space="preserve">: </w:t>
      </w:r>
      <w:r w:rsidRPr="00EF2CE8">
        <w:t>41.</w:t>
      </w:r>
      <w:bookmarkEnd w:id="60"/>
    </w:p>
    <w:p w14:paraId="4B89EF9F" w14:textId="5DE24764" w:rsidR="00EF2CE8" w:rsidRPr="00EF2CE8" w:rsidRDefault="00EF2CE8" w:rsidP="00EF2CE8">
      <w:pPr>
        <w:pStyle w:val="EndNoteBibliography"/>
        <w:spacing w:after="0"/>
      </w:pPr>
      <w:bookmarkStart w:id="61" w:name="_ENREF_55"/>
      <w:r w:rsidRPr="00EF2CE8">
        <w:t xml:space="preserve">Merrell, T. R. (1980). </w:t>
      </w:r>
      <w:r w:rsidRPr="00EF2CE8">
        <w:rPr>
          <w:i/>
        </w:rPr>
        <w:t>Accumulation of plastic litter on beaches of Amchitka Island, Alaska</w:t>
      </w:r>
      <w:r w:rsidRPr="00EF2CE8">
        <w:t xml:space="preserve">. Marine Environmental Research, 3(3): 171-184 DOI: </w:t>
      </w:r>
      <w:hyperlink r:id="rId23" w:history="1">
        <w:r w:rsidRPr="00EF2CE8">
          <w:rPr>
            <w:rStyle w:val="Hyperlink"/>
          </w:rPr>
          <w:t>https://doi.org/10.1016/0141-1136(80)90025-2</w:t>
        </w:r>
      </w:hyperlink>
      <w:r w:rsidRPr="00EF2CE8">
        <w:t>.</w:t>
      </w:r>
      <w:bookmarkEnd w:id="61"/>
    </w:p>
    <w:p w14:paraId="02B6C80C" w14:textId="77777777" w:rsidR="00EF2CE8" w:rsidRPr="00EF2CE8" w:rsidRDefault="00EF2CE8" w:rsidP="00EF2CE8">
      <w:pPr>
        <w:pStyle w:val="EndNoteBibliography"/>
        <w:spacing w:after="0"/>
      </w:pPr>
      <w:bookmarkStart w:id="62" w:name="_ENREF_56"/>
      <w:r w:rsidRPr="00EF2CE8">
        <w:t xml:space="preserve">Merrell, T. R. (1984). </w:t>
      </w:r>
      <w:r w:rsidRPr="00EF2CE8">
        <w:rPr>
          <w:i/>
        </w:rPr>
        <w:t>A decade of change in nets and plastic litter from fisheries off Alaska</w:t>
      </w:r>
      <w:r w:rsidRPr="00EF2CE8">
        <w:t>. Marine Pollution Bulletin, 15(10): 378-384.</w:t>
      </w:r>
      <w:bookmarkEnd w:id="62"/>
    </w:p>
    <w:p w14:paraId="620E678F" w14:textId="77777777" w:rsidR="00EF2CE8" w:rsidRPr="00EF2CE8" w:rsidRDefault="00EF2CE8" w:rsidP="00EF2CE8">
      <w:pPr>
        <w:pStyle w:val="EndNoteBibliography"/>
        <w:spacing w:after="0"/>
      </w:pPr>
      <w:bookmarkStart w:id="63" w:name="_ENREF_57"/>
      <w:r w:rsidRPr="00EF2CE8">
        <w:t xml:space="preserve">Moskeland, T., H. Knutsen, H. P. Arp, Ø. Lilleeng and A. Pettersen (2018). </w:t>
      </w:r>
      <w:r w:rsidRPr="00EF2CE8">
        <w:rPr>
          <w:i/>
        </w:rPr>
        <w:t>Microplastics in sediments on the Norwegian Continental Shelf</w:t>
      </w:r>
      <w:r w:rsidRPr="00EF2CE8">
        <w:t>. DNV GL No. 2018-0050, rev. 01. Høvik</w:t>
      </w:r>
      <w:r w:rsidRPr="00EF2CE8">
        <w:rPr>
          <w:b/>
        </w:rPr>
        <w:t xml:space="preserve">: </w:t>
      </w:r>
      <w:r w:rsidRPr="00EF2CE8">
        <w:t>86.</w:t>
      </w:r>
      <w:bookmarkEnd w:id="63"/>
    </w:p>
    <w:p w14:paraId="4E2E8166" w14:textId="77777777" w:rsidR="00EF2CE8" w:rsidRPr="00EF2CE8" w:rsidRDefault="00EF2CE8" w:rsidP="00EF2CE8">
      <w:pPr>
        <w:pStyle w:val="EndNoteBibliography"/>
        <w:spacing w:after="0"/>
      </w:pPr>
      <w:bookmarkStart w:id="64" w:name="_ENREF_58"/>
      <w:r w:rsidRPr="00EF2CE8">
        <w:t xml:space="preserve">Neilson, J. L., J. M. Straley, C. M. Gabriele and S. Hills (2009). </w:t>
      </w:r>
      <w:r w:rsidRPr="00EF2CE8">
        <w:rPr>
          <w:i/>
        </w:rPr>
        <w:t>Non-lethal entanglement of humpback whales (Megaptera novaeangliae) in fishing gear in northern Southeast Alaska</w:t>
      </w:r>
      <w:r w:rsidRPr="00EF2CE8">
        <w:t>. Journal of Biogeography, 36(3): 452-464 DOI: 10.1111/j.1365-2699.2007.01820.x.</w:t>
      </w:r>
      <w:bookmarkEnd w:id="64"/>
    </w:p>
    <w:p w14:paraId="0F28852A" w14:textId="77777777" w:rsidR="00EF2CE8" w:rsidRPr="00EF2CE8" w:rsidRDefault="00EF2CE8" w:rsidP="00EF2CE8">
      <w:pPr>
        <w:pStyle w:val="EndNoteBibliography"/>
        <w:spacing w:after="0"/>
      </w:pPr>
      <w:bookmarkStart w:id="65" w:name="_ENREF_59"/>
      <w:r w:rsidRPr="00EF2CE8">
        <w:t xml:space="preserve">Nielsen, J., R. B. Hedeholm, M. Simon and J. F. Steffensen (2013). </w:t>
      </w:r>
      <w:r w:rsidRPr="00EF2CE8">
        <w:rPr>
          <w:i/>
        </w:rPr>
        <w:t>Distribution and feeding ecology of the Greenland shark (Somniosus microcephalus) in Greenland waters</w:t>
      </w:r>
      <w:r w:rsidRPr="00EF2CE8">
        <w:t>. Polar Biology, 37(1): 37-46 DOI: 10.1007/s00300-013-1408-3.</w:t>
      </w:r>
      <w:bookmarkEnd w:id="65"/>
    </w:p>
    <w:p w14:paraId="07C9C4DF" w14:textId="77777777" w:rsidR="00EF2CE8" w:rsidRPr="00EF2CE8" w:rsidRDefault="00EF2CE8" w:rsidP="00EF2CE8">
      <w:pPr>
        <w:pStyle w:val="EndNoteBibliography"/>
        <w:spacing w:after="0"/>
      </w:pPr>
      <w:bookmarkStart w:id="66" w:name="_ENREF_60"/>
      <w:r w:rsidRPr="00EF2CE8">
        <w:t xml:space="preserve">O'Hanlon, N. J., N. A. James, E. A. Masden and A. L. Bond (2017). </w:t>
      </w:r>
      <w:r w:rsidRPr="00EF2CE8">
        <w:rPr>
          <w:i/>
        </w:rPr>
        <w:t>Seabirds and marine plastic debris in Norway and Svalbard: A synthesis and recommendations for monitoring</w:t>
      </w:r>
      <w:r w:rsidRPr="00EF2CE8">
        <w:t>. Environmental Research Institute North Highland College; Circular Ocean No.</w:t>
      </w:r>
      <w:bookmarkEnd w:id="66"/>
    </w:p>
    <w:p w14:paraId="70AA03DA" w14:textId="77777777" w:rsidR="00EF2CE8" w:rsidRPr="00EF2CE8" w:rsidRDefault="00EF2CE8" w:rsidP="00EF2CE8">
      <w:pPr>
        <w:pStyle w:val="EndNoteBibliography"/>
        <w:spacing w:after="0"/>
      </w:pPr>
      <w:bookmarkStart w:id="67" w:name="_ENREF_61"/>
      <w:r w:rsidRPr="00EF2CE8">
        <w:t xml:space="preserve">Obbard, R. W., S. Sadri, Y. Q. Wong, A. A. Khitun, I. Baker and R. C. Thompson (2014). </w:t>
      </w:r>
      <w:r w:rsidRPr="00EF2CE8">
        <w:rPr>
          <w:i/>
        </w:rPr>
        <w:t>Global warming releases microplastic legacy frozen in Arctic Sea ice</w:t>
      </w:r>
      <w:r w:rsidRPr="00EF2CE8">
        <w:t>. Earth's Future, 2(6): 315-320 DOI: 10.1002/2014EF000240.</w:t>
      </w:r>
      <w:bookmarkEnd w:id="67"/>
    </w:p>
    <w:p w14:paraId="61A6C0EB" w14:textId="77777777" w:rsidR="00EF2CE8" w:rsidRPr="00EF2CE8" w:rsidRDefault="00EF2CE8" w:rsidP="00EF2CE8">
      <w:pPr>
        <w:pStyle w:val="EndNoteBibliography"/>
        <w:spacing w:after="0"/>
      </w:pPr>
      <w:bookmarkStart w:id="68" w:name="_ENREF_62"/>
      <w:r w:rsidRPr="00EF2CE8">
        <w:t xml:space="preserve">OSPAR Commission (2009). </w:t>
      </w:r>
      <w:r w:rsidRPr="00EF2CE8">
        <w:rPr>
          <w:i/>
        </w:rPr>
        <w:t>Marine litter in the North-East Atlantic Region: Assessment and priorities for response</w:t>
      </w:r>
      <w:r w:rsidRPr="00EF2CE8">
        <w:t xml:space="preserve"> No. London, United Kingdom.</w:t>
      </w:r>
      <w:bookmarkEnd w:id="68"/>
    </w:p>
    <w:p w14:paraId="2ABA1CDF" w14:textId="77777777" w:rsidR="00EF2CE8" w:rsidRPr="00EF2CE8" w:rsidRDefault="00EF2CE8" w:rsidP="00EF2CE8">
      <w:pPr>
        <w:pStyle w:val="EndNoteBibliography"/>
        <w:spacing w:after="0"/>
      </w:pPr>
      <w:bookmarkStart w:id="69" w:name="_ENREF_63"/>
      <w:r w:rsidRPr="00EF2CE8">
        <w:t xml:space="preserve">Pedersen, C. E. and K. Falk (2001). </w:t>
      </w:r>
      <w:r w:rsidRPr="00EF2CE8">
        <w:rPr>
          <w:i/>
        </w:rPr>
        <w:t>Chick diet of dovekies Alle alle in Northwest Greenland</w:t>
      </w:r>
      <w:r w:rsidRPr="00EF2CE8">
        <w:t>. Polar Biology, 24(1): 53-58 DOI: 10.1007/s003000000173.</w:t>
      </w:r>
      <w:bookmarkEnd w:id="69"/>
    </w:p>
    <w:p w14:paraId="56945D9E" w14:textId="77777777" w:rsidR="00EF2CE8" w:rsidRPr="00EF2CE8" w:rsidRDefault="00EF2CE8" w:rsidP="00EF2CE8">
      <w:pPr>
        <w:pStyle w:val="EndNoteBibliography"/>
        <w:spacing w:after="0"/>
      </w:pPr>
      <w:bookmarkStart w:id="70" w:name="_ENREF_64"/>
      <w:r w:rsidRPr="00EF2CE8">
        <w:t xml:space="preserve">Peeken, I., S. Primpke, B. Beyer, J. Gutermann, C. Katlein, T. Krumpen, M. Bergmann, L. Hehemann and G. Gerdts (2018). </w:t>
      </w:r>
      <w:r w:rsidRPr="00EF2CE8">
        <w:rPr>
          <w:i/>
        </w:rPr>
        <w:t>Arctic sea ice is an important temporal sink and means of transport for microplastic</w:t>
      </w:r>
      <w:r w:rsidRPr="00EF2CE8">
        <w:t>. Nat Commun, 9(1): 1505 DOI: 10.1038/s41467-018-03825-5.</w:t>
      </w:r>
      <w:bookmarkEnd w:id="70"/>
    </w:p>
    <w:p w14:paraId="363FEAB2" w14:textId="4E4246F2" w:rsidR="00EF2CE8" w:rsidRPr="00EF2CE8" w:rsidRDefault="00EF2CE8" w:rsidP="00EF2CE8">
      <w:pPr>
        <w:pStyle w:val="EndNoteBibliography"/>
        <w:spacing w:after="0"/>
      </w:pPr>
      <w:bookmarkStart w:id="71" w:name="_ENREF_65"/>
      <w:r w:rsidRPr="00EF2CE8">
        <w:t xml:space="preserve">Pham, C. K., E. Ramirez-Llodra, C. H. S. Alt, T. Amaro, M. Bergmann, M. Canals, J. Davies, G. Duineveld, F. Galgani and K. L. Howell (2014). </w:t>
      </w:r>
      <w:r w:rsidRPr="00EF2CE8">
        <w:rPr>
          <w:i/>
        </w:rPr>
        <w:t>Marine litter distribution and density in European seas, from the shelves to deep basins</w:t>
      </w:r>
      <w:r w:rsidRPr="00EF2CE8">
        <w:t xml:space="preserve">. PLoS One, 9(4): e95839 DOI: </w:t>
      </w:r>
      <w:hyperlink r:id="rId24" w:history="1">
        <w:r w:rsidRPr="00EF2CE8">
          <w:rPr>
            <w:rStyle w:val="Hyperlink"/>
          </w:rPr>
          <w:t>https://doi.org/10.1371/journal.pone.0095839</w:t>
        </w:r>
      </w:hyperlink>
      <w:r w:rsidRPr="00EF2CE8">
        <w:t>.</w:t>
      </w:r>
      <w:bookmarkEnd w:id="71"/>
    </w:p>
    <w:p w14:paraId="0428BAB7" w14:textId="77777777" w:rsidR="00EF2CE8" w:rsidRPr="00EF2CE8" w:rsidRDefault="00EF2CE8" w:rsidP="00EF2CE8">
      <w:pPr>
        <w:pStyle w:val="EndNoteBibliography"/>
        <w:spacing w:after="0"/>
      </w:pPr>
      <w:bookmarkStart w:id="72" w:name="_ENREF_66"/>
      <w:r w:rsidRPr="00EF2CE8">
        <w:t xml:space="preserve">Philo, L. M., J. C. George and T. F. Albert (1992). </w:t>
      </w:r>
      <w:r w:rsidRPr="00EF2CE8">
        <w:rPr>
          <w:i/>
        </w:rPr>
        <w:t>Rope Entanglement of Bowhead Whales (Balaena Mysticetus)</w:t>
      </w:r>
      <w:r w:rsidRPr="00EF2CE8">
        <w:t>. Marine Mammal Science, 8(3): 306-311 DOI: 10.1111/j.1748-7692.1992.tb00414.x.</w:t>
      </w:r>
      <w:bookmarkEnd w:id="72"/>
    </w:p>
    <w:p w14:paraId="3C1C3402" w14:textId="77777777" w:rsidR="00EF2CE8" w:rsidRPr="00EF2CE8" w:rsidRDefault="00EF2CE8" w:rsidP="00EF2CE8">
      <w:pPr>
        <w:pStyle w:val="EndNoteBibliography"/>
        <w:spacing w:after="0"/>
      </w:pPr>
      <w:bookmarkStart w:id="73" w:name="_ENREF_67"/>
      <w:r w:rsidRPr="00EF2CE8">
        <w:t xml:space="preserve">Polasek, L., J. Bering, H. Kim, P. Neitlich, B. Pister, M. Terwilliger, K. Nicolato, C. Turner and T. Jones (2017). </w:t>
      </w:r>
      <w:r w:rsidRPr="00EF2CE8">
        <w:rPr>
          <w:i/>
        </w:rPr>
        <w:t>Marine debris in five national parks in Alaska</w:t>
      </w:r>
      <w:r w:rsidRPr="00EF2CE8">
        <w:t>. Marine Pollution Bulletin, 117(1-2): 371-379 DOI: 10.1016/j.marpolbul.2017.01.085.</w:t>
      </w:r>
      <w:bookmarkEnd w:id="73"/>
    </w:p>
    <w:p w14:paraId="3FEF4080" w14:textId="77777777" w:rsidR="00EF2CE8" w:rsidRPr="00EF2CE8" w:rsidRDefault="00EF2CE8" w:rsidP="00EF2CE8">
      <w:pPr>
        <w:pStyle w:val="EndNoteBibliography"/>
        <w:spacing w:after="0"/>
      </w:pPr>
      <w:bookmarkStart w:id="74" w:name="_ENREF_68"/>
      <w:r w:rsidRPr="00EF2CE8">
        <w:t xml:space="preserve">Poon, F. E., J. F. Provencher, M. L. Mallory, B. M. Braune and P. A. Smith (2017). </w:t>
      </w:r>
      <w:r w:rsidRPr="00EF2CE8">
        <w:rPr>
          <w:i/>
        </w:rPr>
        <w:t>Levels of ingested debris vary across species in Canadian Arctic seabirds</w:t>
      </w:r>
      <w:r w:rsidRPr="00EF2CE8">
        <w:t>. Marine Pollution Bulletin, 116(1-2): 517-520 DOI: 10.1016/j.marpolbul.2016.11.051.</w:t>
      </w:r>
      <w:bookmarkEnd w:id="74"/>
    </w:p>
    <w:p w14:paraId="5CA6050B" w14:textId="77777777" w:rsidR="00EF2CE8" w:rsidRPr="00EF2CE8" w:rsidRDefault="00EF2CE8" w:rsidP="00EF2CE8">
      <w:pPr>
        <w:pStyle w:val="EndNoteBibliography"/>
        <w:spacing w:after="0"/>
      </w:pPr>
      <w:bookmarkStart w:id="75" w:name="_ENREF_69"/>
      <w:r w:rsidRPr="00EF2CE8">
        <w:t xml:space="preserve">Prokhorova, T. (2013). </w:t>
      </w:r>
      <w:r w:rsidRPr="00EF2CE8">
        <w:rPr>
          <w:i/>
        </w:rPr>
        <w:t>Survey report from the joint Norwegian/Russian ecosystem Survey in the Barents Sea and adjacent waters, August – October 2013</w:t>
      </w:r>
      <w:r w:rsidRPr="00EF2CE8">
        <w:t>. IMR/PINRO Joint Report Series.4 No.</w:t>
      </w:r>
      <w:r w:rsidRPr="00EF2CE8">
        <w:rPr>
          <w:b/>
        </w:rPr>
        <w:t xml:space="preserve">: </w:t>
      </w:r>
      <w:r w:rsidRPr="00EF2CE8">
        <w:t>131.</w:t>
      </w:r>
      <w:bookmarkEnd w:id="75"/>
    </w:p>
    <w:p w14:paraId="6F691A26" w14:textId="77777777" w:rsidR="00EF2CE8" w:rsidRPr="00EF2CE8" w:rsidRDefault="00EF2CE8" w:rsidP="00EF2CE8">
      <w:pPr>
        <w:pStyle w:val="EndNoteBibliography"/>
        <w:spacing w:after="0"/>
      </w:pPr>
      <w:bookmarkStart w:id="76" w:name="_ENREF_70"/>
      <w:r w:rsidRPr="00EF2CE8">
        <w:t xml:space="preserve">Provencher, J. F., A. L. Bond, A. Hedd, W. A. Montevecchi, S. B. Muzaffar, S. J. Courchesne, H. G. Gilchrist, S. E. Jamieson, F. R. Merkel, K. Falk, J. Durinck and M. L. Mallory (2014a). </w:t>
      </w:r>
      <w:r w:rsidRPr="00EF2CE8">
        <w:rPr>
          <w:i/>
        </w:rPr>
        <w:t>Prevalence of marine debris in marine birds from the North Atlantic</w:t>
      </w:r>
      <w:r w:rsidRPr="00EF2CE8">
        <w:t>. Marine Pollution Bulletin, 84(1-2): 411-417 DOI: 10.1016/j.marpolbul.2014.04.044.</w:t>
      </w:r>
      <w:bookmarkEnd w:id="76"/>
    </w:p>
    <w:p w14:paraId="7258DBA2" w14:textId="77777777" w:rsidR="00EF2CE8" w:rsidRPr="00EF2CE8" w:rsidRDefault="00EF2CE8" w:rsidP="00EF2CE8">
      <w:pPr>
        <w:pStyle w:val="EndNoteBibliography"/>
        <w:spacing w:after="0"/>
      </w:pPr>
      <w:bookmarkStart w:id="77" w:name="_ENREF_71"/>
      <w:r w:rsidRPr="00EF2CE8">
        <w:t xml:space="preserve">Provencher, J. F., A. L. Bond and M. L. Mallory (2014b). </w:t>
      </w:r>
      <w:r w:rsidRPr="00EF2CE8">
        <w:rPr>
          <w:i/>
        </w:rPr>
        <w:t>Marine birds and plastic debris in Canada: a national synthesis and a way forward</w:t>
      </w:r>
      <w:r w:rsidRPr="00EF2CE8">
        <w:t>. Environmental Reviews, 23(1): 1-13 DOI: dx.doi.org/10.1139/er-2014-0039.</w:t>
      </w:r>
      <w:bookmarkEnd w:id="77"/>
    </w:p>
    <w:p w14:paraId="6D7EDAB4" w14:textId="77777777" w:rsidR="00EF2CE8" w:rsidRPr="00EF2CE8" w:rsidRDefault="00EF2CE8" w:rsidP="00EF2CE8">
      <w:pPr>
        <w:pStyle w:val="EndNoteBibliography"/>
        <w:spacing w:after="0"/>
      </w:pPr>
      <w:bookmarkStart w:id="78" w:name="_ENREF_72"/>
      <w:r w:rsidRPr="00EF2CE8">
        <w:t xml:space="preserve">Provencher, J. F., A. J. Gaston and M. L. Mallory (2009). </w:t>
      </w:r>
      <w:r w:rsidRPr="00EF2CE8">
        <w:rPr>
          <w:i/>
        </w:rPr>
        <w:t>Evidence for increased ingestion of plastics by northern fulmars (Fulmarus glacialis) in the Canadian Arctic</w:t>
      </w:r>
      <w:r w:rsidRPr="00EF2CE8">
        <w:t>. Mar Pollut Bull, 58(7): 1092-1095 DOI: 10.1016/j.marpolbul.2009.04.002.</w:t>
      </w:r>
      <w:bookmarkEnd w:id="78"/>
    </w:p>
    <w:p w14:paraId="653224E6" w14:textId="77777777" w:rsidR="00EF2CE8" w:rsidRPr="00EF2CE8" w:rsidRDefault="00EF2CE8" w:rsidP="00EF2CE8">
      <w:pPr>
        <w:pStyle w:val="EndNoteBibliography"/>
        <w:spacing w:after="0"/>
      </w:pPr>
      <w:bookmarkStart w:id="79" w:name="_ENREF_73"/>
      <w:r w:rsidRPr="00EF2CE8">
        <w:t xml:space="preserve">Provencher, J. F., A. J. Gaston, M. L. Mallory, P. D. O'Hara and H. G. Gilchrist (2010). </w:t>
      </w:r>
      <w:r w:rsidRPr="00EF2CE8">
        <w:rPr>
          <w:i/>
        </w:rPr>
        <w:t>Ingested plastic in a diving seabird, the thick-billed murre (Uria lomvia), in the eastern Canadian Arctic</w:t>
      </w:r>
      <w:r w:rsidRPr="00EF2CE8">
        <w:t>. Marine Pollution Bulletin, 60(9): 1406-1411 DOI: 10.1016/j.marpolbul.2010.05.017.</w:t>
      </w:r>
      <w:bookmarkEnd w:id="79"/>
    </w:p>
    <w:p w14:paraId="4D1B0239" w14:textId="77777777" w:rsidR="00EF2CE8" w:rsidRPr="00EF2CE8" w:rsidRDefault="00EF2CE8" w:rsidP="00EF2CE8">
      <w:pPr>
        <w:pStyle w:val="EndNoteBibliography"/>
        <w:spacing w:after="0"/>
      </w:pPr>
      <w:bookmarkStart w:id="80" w:name="_ENREF_74"/>
      <w:r w:rsidRPr="00EF2CE8">
        <w:t xml:space="preserve">Robards, M. D., P. J. Gould and J. F. Piatt (1997). </w:t>
      </w:r>
      <w:r w:rsidRPr="00EF2CE8">
        <w:rPr>
          <w:i/>
        </w:rPr>
        <w:t>The highest global concentrations and increased abundance of oceanic plastic debris in the North Pacific: evidence from seabirds</w:t>
      </w:r>
      <w:r w:rsidRPr="00EF2CE8">
        <w:t>. In:  Marine Debris: Sources, Impacts, and Solutions. J. M. Coe and D. B. Rogers. New-York, Springer-Verlag New York</w:t>
      </w:r>
      <w:r w:rsidRPr="00EF2CE8">
        <w:rPr>
          <w:b/>
        </w:rPr>
        <w:t xml:space="preserve">: </w:t>
      </w:r>
      <w:r w:rsidRPr="00EF2CE8">
        <w:t>71-80.</w:t>
      </w:r>
      <w:bookmarkEnd w:id="80"/>
    </w:p>
    <w:p w14:paraId="43510FE6" w14:textId="4D8482B0" w:rsidR="00EF2CE8" w:rsidRPr="00EF2CE8" w:rsidRDefault="00EF2CE8" w:rsidP="00EF2CE8">
      <w:pPr>
        <w:pStyle w:val="EndNoteBibliography"/>
        <w:spacing w:after="0"/>
      </w:pPr>
      <w:bookmarkStart w:id="81" w:name="_ENREF_75"/>
      <w:r w:rsidRPr="00EF2CE8">
        <w:t xml:space="preserve">Robards, M. D., J. F. Piatt and K. D. Wohl (1995). </w:t>
      </w:r>
      <w:r w:rsidRPr="00EF2CE8">
        <w:rPr>
          <w:i/>
        </w:rPr>
        <w:t>Increasing frequency of plastic particles ingested by seabirds in the subarctic North Pacific</w:t>
      </w:r>
      <w:r w:rsidRPr="00EF2CE8">
        <w:t xml:space="preserve">. Marine Pollution Bulletin, 30(2): 151-157 DOI: </w:t>
      </w:r>
      <w:hyperlink r:id="rId25" w:history="1">
        <w:r w:rsidRPr="00EF2CE8">
          <w:rPr>
            <w:rStyle w:val="Hyperlink"/>
          </w:rPr>
          <w:t>https://doi.org/10.1016/0025-326X(94)00121-O</w:t>
        </w:r>
      </w:hyperlink>
      <w:r w:rsidRPr="00EF2CE8">
        <w:t>.</w:t>
      </w:r>
      <w:bookmarkEnd w:id="81"/>
    </w:p>
    <w:p w14:paraId="77539BAB" w14:textId="77777777" w:rsidR="00EF2CE8" w:rsidRPr="00EF2CE8" w:rsidRDefault="00EF2CE8" w:rsidP="00EF2CE8">
      <w:pPr>
        <w:pStyle w:val="EndNoteBibliography"/>
        <w:spacing w:after="0"/>
      </w:pPr>
      <w:bookmarkStart w:id="82" w:name="_ENREF_76"/>
      <w:r w:rsidRPr="00EF2CE8">
        <w:t xml:space="preserve">Rosing-Asvid, A., R. Hedeholm, K. E. Arendt, J. Fort and G. J. Robertson (2013). </w:t>
      </w:r>
      <w:r w:rsidRPr="00EF2CE8">
        <w:rPr>
          <w:i/>
        </w:rPr>
        <w:t>Winter diet of the little auk (Alle alle) in the Northwest Atlantic</w:t>
      </w:r>
      <w:r w:rsidRPr="00EF2CE8">
        <w:t>. Polar Biology, 36(11): 1601-1608 DOI: 10.1007/s00300-013-1379-4.</w:t>
      </w:r>
      <w:bookmarkEnd w:id="82"/>
    </w:p>
    <w:p w14:paraId="5357DB7D" w14:textId="77777777" w:rsidR="00EF2CE8" w:rsidRPr="00EF2CE8" w:rsidRDefault="00EF2CE8" w:rsidP="00EF2CE8">
      <w:pPr>
        <w:pStyle w:val="EndNoteBibliography"/>
        <w:spacing w:after="0"/>
      </w:pPr>
      <w:bookmarkStart w:id="83" w:name="_ENREF_77"/>
      <w:r w:rsidRPr="00EF2CE8">
        <w:t xml:space="preserve">Sadove, S. S. and S. J. Morreale (1990). </w:t>
      </w:r>
      <w:r w:rsidRPr="00EF2CE8">
        <w:rPr>
          <w:i/>
        </w:rPr>
        <w:t>Marine mammal and sea turtle encounters with marine debris in the New York Bight and the northeast Atlantic</w:t>
      </w:r>
      <w:r w:rsidRPr="00EF2CE8">
        <w:t>. The Second International Conference on Marine Debris, Honolulu.</w:t>
      </w:r>
      <w:bookmarkEnd w:id="83"/>
    </w:p>
    <w:p w14:paraId="5A319C12" w14:textId="77777777" w:rsidR="00EF2CE8" w:rsidRPr="00EF2CE8" w:rsidRDefault="00EF2CE8" w:rsidP="00EF2CE8">
      <w:pPr>
        <w:pStyle w:val="EndNoteBibliography"/>
        <w:spacing w:after="0"/>
      </w:pPr>
      <w:bookmarkStart w:id="84" w:name="_ENREF_78"/>
      <w:r w:rsidRPr="00EF2CE8">
        <w:t xml:space="preserve">Scordino, J. (1985). </w:t>
      </w:r>
      <w:r w:rsidRPr="00EF2CE8">
        <w:rPr>
          <w:i/>
        </w:rPr>
        <w:t>Studies on fur seal entanglement, 1981-1984, St. Paul Island, Alaska</w:t>
      </w:r>
      <w:r w:rsidRPr="00EF2CE8">
        <w:t>.</w:t>
      </w:r>
      <w:bookmarkEnd w:id="84"/>
    </w:p>
    <w:p w14:paraId="5CE956AC" w14:textId="632155FF" w:rsidR="00EF2CE8" w:rsidRPr="00EF2CE8" w:rsidRDefault="00EF2CE8" w:rsidP="00EF2CE8">
      <w:pPr>
        <w:pStyle w:val="EndNoteBibliography"/>
        <w:spacing w:after="0"/>
      </w:pPr>
      <w:bookmarkStart w:id="85" w:name="_ENREF_79"/>
      <w:r w:rsidRPr="00EF2CE8">
        <w:t xml:space="preserve">Shaw, D. G. (1977). </w:t>
      </w:r>
      <w:r w:rsidRPr="00EF2CE8">
        <w:rPr>
          <w:i/>
        </w:rPr>
        <w:t>Pelagic tar and plastic in the Gulf of Alaska and Bering Sea: 1975</w:t>
      </w:r>
      <w:r w:rsidRPr="00EF2CE8">
        <w:t xml:space="preserve">. Science of The Total Environment, 8(1): 13-20 DOI: </w:t>
      </w:r>
      <w:hyperlink r:id="rId26" w:history="1">
        <w:r w:rsidRPr="00EF2CE8">
          <w:rPr>
            <w:rStyle w:val="Hyperlink"/>
          </w:rPr>
          <w:t>https://doi.org/10.1016/0048-9697(77)90058-4</w:t>
        </w:r>
      </w:hyperlink>
      <w:r w:rsidRPr="00EF2CE8">
        <w:t>.</w:t>
      </w:r>
      <w:bookmarkEnd w:id="85"/>
    </w:p>
    <w:p w14:paraId="5A2C7933" w14:textId="77777777" w:rsidR="00EF2CE8" w:rsidRPr="00EF2CE8" w:rsidRDefault="00EF2CE8" w:rsidP="00EF2CE8">
      <w:pPr>
        <w:pStyle w:val="EndNoteBibliography"/>
        <w:spacing w:after="0"/>
      </w:pPr>
      <w:bookmarkStart w:id="86" w:name="_ENREF_80"/>
      <w:r w:rsidRPr="00EF2CE8">
        <w:t xml:space="preserve">Shaw, D. G. and G. A. Mapes (1979). </w:t>
      </w:r>
      <w:r w:rsidRPr="00EF2CE8">
        <w:rPr>
          <w:i/>
        </w:rPr>
        <w:t>Surface circulation and the distribution of pelagic tar and plastic</w:t>
      </w:r>
      <w:r w:rsidRPr="00EF2CE8">
        <w:t>. Marine Pollution Bulletin, 10(6): 160-162 DOI: 10.1016/0025-326x(79)90421-1.</w:t>
      </w:r>
      <w:bookmarkEnd w:id="86"/>
    </w:p>
    <w:p w14:paraId="16C588ED" w14:textId="77777777" w:rsidR="00EF2CE8" w:rsidRPr="00EF2CE8" w:rsidRDefault="00EF2CE8" w:rsidP="00EF2CE8">
      <w:pPr>
        <w:pStyle w:val="EndNoteBibliography"/>
        <w:spacing w:after="0"/>
      </w:pPr>
      <w:bookmarkStart w:id="87" w:name="_ENREF_81"/>
      <w:r w:rsidRPr="00EF2CE8">
        <w:t xml:space="preserve">Strand, J. and et al. (in prep.). </w:t>
      </w:r>
      <w:r w:rsidRPr="00EF2CE8">
        <w:rPr>
          <w:i/>
        </w:rPr>
        <w:t>Marine litter data available for Greenland regarding beach litter, fulmar stomach content and microplastic in sediment – generated within SUMAG-project 2016-2017</w:t>
      </w:r>
      <w:r w:rsidRPr="00EF2CE8">
        <w:t>, Danish Center for Environment and Energy at Aarhus University.</w:t>
      </w:r>
      <w:bookmarkEnd w:id="87"/>
    </w:p>
    <w:p w14:paraId="55BD54A1" w14:textId="77777777" w:rsidR="00EF2CE8" w:rsidRPr="00EF2CE8" w:rsidRDefault="00EF2CE8" w:rsidP="00EF2CE8">
      <w:pPr>
        <w:pStyle w:val="EndNoteBibliography"/>
        <w:spacing w:after="0"/>
      </w:pPr>
      <w:bookmarkStart w:id="88" w:name="_ENREF_82"/>
      <w:r w:rsidRPr="00EF2CE8">
        <w:t xml:space="preserve">Sundet, J. H. (2014). </w:t>
      </w:r>
      <w:r w:rsidRPr="00EF2CE8">
        <w:rPr>
          <w:i/>
        </w:rPr>
        <w:t>The snow crab (Chionoecetes opilio) in the Barents Sea (the lecture held at the workshop on red king- and snow crab, Tromsø, 2014)</w:t>
      </w:r>
      <w:r w:rsidRPr="00EF2CE8">
        <w:t>. Workshop on king- and snow crabs in the Barents Sea, Tromsø.</w:t>
      </w:r>
      <w:bookmarkEnd w:id="88"/>
    </w:p>
    <w:p w14:paraId="374D5241" w14:textId="77777777" w:rsidR="00EF2CE8" w:rsidRPr="00EF2CE8" w:rsidRDefault="00EF2CE8" w:rsidP="00EF2CE8">
      <w:pPr>
        <w:pStyle w:val="EndNoteBibliography"/>
        <w:spacing w:after="0"/>
      </w:pPr>
      <w:bookmarkStart w:id="89" w:name="_ENREF_83"/>
      <w:r w:rsidRPr="00EF2CE8">
        <w:t xml:space="preserve">Sundet, J. H., D. Herzke and M. Jenssen (2016). </w:t>
      </w:r>
      <w:r w:rsidRPr="00EF2CE8">
        <w:rPr>
          <w:i/>
        </w:rPr>
        <w:t>Forekomst og kilder av mikroplastikk i sediment, og konsekvenser for bunnlevende fisk og evertebrat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3.</w:t>
      </w:r>
      <w:bookmarkEnd w:id="89"/>
    </w:p>
    <w:p w14:paraId="7D32A702" w14:textId="77777777" w:rsidR="00EF2CE8" w:rsidRPr="00EF2CE8" w:rsidRDefault="00EF2CE8" w:rsidP="00EF2CE8">
      <w:pPr>
        <w:pStyle w:val="EndNoteBibliography"/>
        <w:spacing w:after="0"/>
      </w:pPr>
      <w:bookmarkStart w:id="90" w:name="_ENREF_84"/>
      <w:r w:rsidRPr="00EF2CE8">
        <w:t xml:space="preserve">Sundet, J. H., D. Herzke and M. Jenssen (2017). </w:t>
      </w:r>
      <w:r w:rsidRPr="00EF2CE8">
        <w:rPr>
          <w:i/>
        </w:rPr>
        <w:t>Forekomst av mikroplastikk i sjøvann, bunnsedimenter, fjæresediment og i filtrerende bunnorganismer i nære kystområd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0.</w:t>
      </w:r>
      <w:bookmarkEnd w:id="90"/>
    </w:p>
    <w:p w14:paraId="2A0D9BC4" w14:textId="77777777" w:rsidR="00EF2CE8" w:rsidRPr="00EF2CE8" w:rsidRDefault="00EF2CE8" w:rsidP="00EF2CE8">
      <w:pPr>
        <w:pStyle w:val="EndNoteBibliography"/>
        <w:spacing w:after="0"/>
      </w:pPr>
      <w:bookmarkStart w:id="91" w:name="_ENREF_85"/>
      <w:r w:rsidRPr="00EF2CE8">
        <w:t xml:space="preserve">Tekman, M. B., T. Krumpen and M. Bergmann (2017). </w:t>
      </w:r>
      <w:r w:rsidRPr="00EF2CE8">
        <w:rPr>
          <w:i/>
        </w:rPr>
        <w:t>Marine litter on deep Arctic seafloor continues to increase and spreads to the North at the HAUSGARTEN observatory</w:t>
      </w:r>
      <w:r w:rsidRPr="00EF2CE8">
        <w:t>. Deep Sea Research Part I: Oceanographic Research Papers, 120: 88-99.</w:t>
      </w:r>
      <w:bookmarkEnd w:id="91"/>
    </w:p>
    <w:p w14:paraId="37737341" w14:textId="77777777" w:rsidR="00EF2CE8" w:rsidRPr="00EF2CE8" w:rsidRDefault="00EF2CE8" w:rsidP="00EF2CE8">
      <w:pPr>
        <w:pStyle w:val="EndNoteBibliography"/>
        <w:spacing w:after="0"/>
      </w:pPr>
      <w:bookmarkStart w:id="92" w:name="_ENREF_86"/>
      <w:r w:rsidRPr="00EF2CE8">
        <w:t xml:space="preserve">Trevail, A. M., G. W. Gabrielsen, S. Kuhn, A. Bock and J. A. Van Franeker (2014). </w:t>
      </w:r>
      <w:r w:rsidRPr="00EF2CE8">
        <w:rPr>
          <w:i/>
        </w:rPr>
        <w:t>Plastic Ingestion by Northern Fulmars, Fulmarus glacialis, in Svalbard and Iceland, and Relationships between Plastic Ingestion and Contaminant Uptake</w:t>
      </w:r>
      <w:r w:rsidRPr="00EF2CE8">
        <w:t>, Norsk Polarinstitutt.</w:t>
      </w:r>
      <w:bookmarkEnd w:id="92"/>
    </w:p>
    <w:p w14:paraId="6145088A" w14:textId="77777777" w:rsidR="00EF2CE8" w:rsidRPr="00EF2CE8" w:rsidRDefault="00EF2CE8" w:rsidP="00EF2CE8">
      <w:pPr>
        <w:pStyle w:val="EndNoteBibliography"/>
        <w:spacing w:after="0"/>
      </w:pPr>
      <w:bookmarkStart w:id="93" w:name="_ENREF_87"/>
      <w:r w:rsidRPr="00EF2CE8">
        <w:t xml:space="preserve">Trevail, A. M., G. W. Gabrielsen, S. Kuhn and J. A. Van Franeker (2015). </w:t>
      </w:r>
      <w:r w:rsidRPr="00EF2CE8">
        <w:rPr>
          <w:i/>
        </w:rPr>
        <w:t>Elevated levels of ingested plastic in a high Arctic seabird, the northern fulmar (Fulmarus glacialis)</w:t>
      </w:r>
      <w:r w:rsidRPr="00EF2CE8">
        <w:t>. Polar Biology, 38(7): 975-981.</w:t>
      </w:r>
      <w:bookmarkEnd w:id="93"/>
    </w:p>
    <w:p w14:paraId="5025284D" w14:textId="77777777" w:rsidR="00EF2CE8" w:rsidRPr="00EF2CE8" w:rsidRDefault="00EF2CE8" w:rsidP="00EF2CE8">
      <w:pPr>
        <w:pStyle w:val="EndNoteBibliography"/>
        <w:spacing w:after="0"/>
      </w:pPr>
      <w:bookmarkStart w:id="94" w:name="_ENREF_88"/>
      <w:r w:rsidRPr="00EF2CE8">
        <w:t xml:space="preserve">van Franeker, J. A. (1985). </w:t>
      </w:r>
      <w:r w:rsidRPr="00EF2CE8">
        <w:rPr>
          <w:i/>
        </w:rPr>
        <w:t>Plastic ingestion in the North Atlantic fulmar</w:t>
      </w:r>
      <w:r w:rsidRPr="00EF2CE8">
        <w:t>. Marine Pollution Bulletin, 16(9): 367-369 DOI: 10.1016/0025-326x(85)90090-6.</w:t>
      </w:r>
      <w:bookmarkEnd w:id="94"/>
    </w:p>
    <w:p w14:paraId="44C1E3FE" w14:textId="77777777" w:rsidR="00EF2CE8" w:rsidRPr="00EF2CE8" w:rsidRDefault="00EF2CE8" w:rsidP="00EF2CE8">
      <w:pPr>
        <w:pStyle w:val="EndNoteBibliography"/>
        <w:rPr>
          <w:i/>
        </w:rPr>
      </w:pPr>
      <w:bookmarkStart w:id="95" w:name="_ENREF_89"/>
      <w:r w:rsidRPr="00EF2CE8">
        <w:t xml:space="preserve">van Franeker, J. A. and The SNS Fulmar Study Group (2013). </w:t>
      </w:r>
      <w:r w:rsidRPr="00EF2CE8">
        <w:rPr>
          <w:i/>
        </w:rPr>
        <w:t>Fulmar Litter EcoQO monitoring along Dutch</w:t>
      </w:r>
    </w:p>
    <w:p w14:paraId="0B9C8A80" w14:textId="77777777" w:rsidR="00EF2CE8" w:rsidRPr="00EF2CE8" w:rsidRDefault="00EF2CE8" w:rsidP="00EF2CE8">
      <w:pPr>
        <w:pStyle w:val="EndNoteBibliography"/>
        <w:spacing w:after="0"/>
      </w:pPr>
      <w:r w:rsidRPr="00EF2CE8">
        <w:rPr>
          <w:i/>
        </w:rPr>
        <w:t>and North Sea coasts – Update 2010 and 2011</w:t>
      </w:r>
      <w:r w:rsidRPr="00EF2CE8">
        <w:t>. IMARES. MARES Report No. C076/13. Texel</w:t>
      </w:r>
      <w:r w:rsidRPr="00EF2CE8">
        <w:rPr>
          <w:b/>
        </w:rPr>
        <w:t xml:space="preserve">: </w:t>
      </w:r>
      <w:r w:rsidRPr="00EF2CE8">
        <w:t>61pp.</w:t>
      </w:r>
      <w:bookmarkEnd w:id="95"/>
    </w:p>
    <w:p w14:paraId="6EE5064A" w14:textId="16571C0F" w:rsidR="00EF2CE8" w:rsidRPr="00EF2CE8" w:rsidRDefault="00EF2CE8" w:rsidP="00EF2CE8">
      <w:pPr>
        <w:pStyle w:val="EndNoteBibliography"/>
        <w:spacing w:after="0"/>
      </w:pPr>
      <w:bookmarkStart w:id="96" w:name="_ENREF_90"/>
      <w:r w:rsidRPr="00EF2CE8">
        <w:t xml:space="preserve">Vlietstra, L. S. and J. A. Parga (2002). </w:t>
      </w:r>
      <w:r w:rsidRPr="00EF2CE8">
        <w:rPr>
          <w:i/>
        </w:rPr>
        <w:t>Long-term changes in the type, but not amount, of ingested plastic particles in short-tailed shearwaters in the southeastern Bering Sea</w:t>
      </w:r>
      <w:r w:rsidRPr="00EF2CE8">
        <w:t xml:space="preserve">. Marine Pollution Bulletin, 44(9): 945-955 DOI: </w:t>
      </w:r>
      <w:hyperlink r:id="rId27" w:history="1">
        <w:r w:rsidRPr="00EF2CE8">
          <w:rPr>
            <w:rStyle w:val="Hyperlink"/>
          </w:rPr>
          <w:t>https://doi.org/10.1016/S0025-326X(02)00130-3</w:t>
        </w:r>
      </w:hyperlink>
      <w:r w:rsidRPr="00EF2CE8">
        <w:t>.</w:t>
      </w:r>
      <w:bookmarkEnd w:id="96"/>
    </w:p>
    <w:p w14:paraId="56EC0CB6" w14:textId="68DAA2FF" w:rsidR="00EF2CE8" w:rsidRPr="00EF2CE8" w:rsidRDefault="00EF2CE8" w:rsidP="00EF2CE8">
      <w:pPr>
        <w:pStyle w:val="EndNoteBibliography"/>
        <w:spacing w:after="0"/>
      </w:pPr>
      <w:bookmarkStart w:id="97" w:name="_ENREF_91"/>
      <w:r w:rsidRPr="00EF2CE8">
        <w:t xml:space="preserve">Weslawski, J. M., L. Stempniewicz and K. Galaktionov (1994). </w:t>
      </w:r>
      <w:r w:rsidRPr="00EF2CE8">
        <w:rPr>
          <w:i/>
        </w:rPr>
        <w:t>Summer diet of seabirds from the Frans Josef Land archipelago, Russian Arctic</w:t>
      </w:r>
      <w:r w:rsidRPr="00EF2CE8">
        <w:t xml:space="preserve">. Polar Research, 13(2): 173-181 DOI: </w:t>
      </w:r>
      <w:hyperlink r:id="rId28" w:history="1">
        <w:r w:rsidRPr="00EF2CE8">
          <w:rPr>
            <w:rStyle w:val="Hyperlink"/>
          </w:rPr>
          <w:t>https://doi.org/10.3402/polar.v13i2.6691</w:t>
        </w:r>
      </w:hyperlink>
      <w:r w:rsidRPr="00EF2CE8">
        <w:t>.</w:t>
      </w:r>
      <w:bookmarkEnd w:id="97"/>
    </w:p>
    <w:p w14:paraId="1F2CD619" w14:textId="77777777" w:rsidR="00EF2CE8" w:rsidRPr="00EF2CE8" w:rsidRDefault="00EF2CE8" w:rsidP="00EF2CE8">
      <w:pPr>
        <w:pStyle w:val="EndNoteBibliography"/>
        <w:spacing w:after="0"/>
      </w:pPr>
      <w:bookmarkStart w:id="98" w:name="_ENREF_92"/>
      <w:r w:rsidRPr="00EF2CE8">
        <w:t xml:space="preserve">Whitmire, S. L. and S. J. Van Bloem (2017). </w:t>
      </w:r>
      <w:r w:rsidRPr="00EF2CE8">
        <w:rPr>
          <w:i/>
        </w:rPr>
        <w:t>Quantification of Microplastics on National Park Beaches</w:t>
      </w:r>
      <w:r w:rsidRPr="00EF2CE8">
        <w:t>. NOAA Marine Debris Program National Park Service Clemson University No.</w:t>
      </w:r>
      <w:r w:rsidRPr="00EF2CE8">
        <w:rPr>
          <w:b/>
        </w:rPr>
        <w:t xml:space="preserve">: </w:t>
      </w:r>
      <w:r w:rsidRPr="00EF2CE8">
        <w:t>28.</w:t>
      </w:r>
      <w:bookmarkEnd w:id="98"/>
    </w:p>
    <w:p w14:paraId="284E3354" w14:textId="77777777" w:rsidR="00EF2CE8" w:rsidRPr="00EF2CE8" w:rsidRDefault="00EF2CE8" w:rsidP="00EF2CE8">
      <w:pPr>
        <w:pStyle w:val="EndNoteBibliography"/>
        <w:spacing w:after="0"/>
      </w:pPr>
      <w:bookmarkStart w:id="99" w:name="_ENREF_93"/>
      <w:r w:rsidRPr="00EF2CE8">
        <w:t xml:space="preserve">Woodall, L. C., A. Sanchez-Vidal, M. Canals, G. L. J. Paterson, R. Coppock, V. Sleight, A. Calafat, A. D. Rogers, B. E. Narayanaswamy and R. C. Thompson (2014). </w:t>
      </w:r>
      <w:r w:rsidRPr="00EF2CE8">
        <w:rPr>
          <w:i/>
        </w:rPr>
        <w:t>The deep sea is a major sink for microplastic debris</w:t>
      </w:r>
      <w:r w:rsidRPr="00EF2CE8">
        <w:t>. Royal Society Open Science, 1(4): 140317.</w:t>
      </w:r>
      <w:bookmarkEnd w:id="99"/>
    </w:p>
    <w:p w14:paraId="52B5CD21" w14:textId="77777777" w:rsidR="00EF2CE8" w:rsidRPr="00EF2CE8" w:rsidRDefault="00EF2CE8" w:rsidP="00EF2CE8">
      <w:pPr>
        <w:pStyle w:val="EndNoteBibliography"/>
      </w:pPr>
      <w:bookmarkStart w:id="100" w:name="_ENREF_94"/>
      <w:r w:rsidRPr="00EF2CE8">
        <w:t xml:space="preserve">Yamashita, R., H. Takada, M. A. Fukuwaka and Y. Watanuki (2011). </w:t>
      </w:r>
      <w:r w:rsidRPr="00EF2CE8">
        <w:rPr>
          <w:i/>
        </w:rPr>
        <w:t>Physical and chemical effects of ingested plastic debris on short-tailed shearwaters, Puffinus tenuirostris, in the North Pacific Ocean</w:t>
      </w:r>
      <w:r w:rsidRPr="00EF2CE8">
        <w:t>. Mar Pollut Bull, 62(12): 2845-2849 DOI: 10.1016/j.marpolbul.2011.10.008.</w:t>
      </w:r>
      <w:bookmarkEnd w:id="100"/>
    </w:p>
    <w:p w14:paraId="5CD22462" w14:textId="77CF0526" w:rsidR="00C56F35" w:rsidRPr="00E71D9E" w:rsidRDefault="00DA379D" w:rsidP="00102222">
      <w:pPr>
        <w:rPr>
          <w:rFonts w:ascii="Times New Roman" w:hAnsi="Times New Roman"/>
        </w:rPr>
      </w:pPr>
      <w:r w:rsidRPr="00E71D9E">
        <w:rPr>
          <w:rFonts w:ascii="Times New Roman" w:hAnsi="Times New Roman"/>
        </w:rPr>
        <w:fldChar w:fldCharType="end"/>
      </w:r>
    </w:p>
    <w:sectPr w:rsidR="00C56F35" w:rsidRPr="00E71D9E" w:rsidSect="00102222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Joan Fabres" w:date="2018-09-05T02:46:00Z" w:initials="JF">
    <w:p w14:paraId="0697971C" w14:textId="14BB004F" w:rsidR="00113EE1" w:rsidRDefault="00113EE1">
      <w:pPr>
        <w:pStyle w:val="CommentText"/>
      </w:pPr>
      <w:r>
        <w:rPr>
          <w:rStyle w:val="CommentReference"/>
        </w:rPr>
        <w:annotationRef/>
      </w:r>
      <w:r>
        <w:t>Conversions need to be reviewed</w:t>
      </w:r>
    </w:p>
  </w:comment>
  <w:comment w:id="2" w:author="Marina Antonova" w:date="2018-07-02T09:57:00Z" w:initials="MA">
    <w:p w14:paraId="4761D567" w14:textId="5BE13BBA" w:rsidR="00113EE1" w:rsidRDefault="00113EE1">
      <w:pPr>
        <w:pStyle w:val="CommentText"/>
      </w:pPr>
      <w:r>
        <w:rPr>
          <w:rStyle w:val="CommentReference"/>
        </w:rPr>
        <w:annotationRef/>
      </w:r>
      <w:r>
        <w:t xml:space="preserve">Ask for supplementary data for density (these are aprrox. Numbers from the column chart in the article without rayon concentrations) </w:t>
      </w:r>
    </w:p>
  </w:comment>
  <w:comment w:id="3" w:author="Marina Antonova" w:date="2018-07-02T09:59:00Z" w:initials="MA">
    <w:p w14:paraId="7346F845" w14:textId="38A396DD" w:rsidR="00113EE1" w:rsidRDefault="00113EE1">
      <w:pPr>
        <w:pStyle w:val="CommentText"/>
      </w:pPr>
      <w:r>
        <w:rPr>
          <w:rStyle w:val="CommentReference"/>
        </w:rPr>
        <w:annotationRef/>
      </w:r>
      <w:r>
        <w:t xml:space="preserve">Rayon is excluded in Peeken’s study as well </w:t>
      </w:r>
    </w:p>
  </w:comment>
  <w:comment w:id="4" w:author="Marina Antonova" w:date="2018-07-02T10:01:00Z" w:initials="MA">
    <w:p w14:paraId="31A02802" w14:textId="1650824A" w:rsidR="00113EE1" w:rsidRPr="00D40288" w:rsidRDefault="00113EE1">
      <w:pPr>
        <w:pStyle w:val="CommentText"/>
      </w:pPr>
      <w:r>
        <w:rPr>
          <w:rStyle w:val="CommentReference"/>
        </w:rPr>
        <w:annotationRef/>
      </w:r>
      <w:r>
        <w:t xml:space="preserve">I believe they have density in </w:t>
      </w:r>
      <w:r w:rsidRPr="00D40288">
        <w:rPr>
          <w:rFonts w:ascii="Times New Roman" w:eastAsia="Times New Roman" w:hAnsi="Times New Roman"/>
          <w:b/>
          <w:color w:val="000000"/>
          <w:sz w:val="20"/>
          <w:szCs w:val="20"/>
          <w:lang w:eastAsia="en-GB"/>
        </w:rPr>
        <w:t>n m</w:t>
      </w:r>
      <w:r w:rsidRPr="00D40288">
        <w:rPr>
          <w:rFonts w:ascii="Times New Roman" w:eastAsia="Times New Roman" w:hAnsi="Times New Roman"/>
          <w:b/>
          <w:color w:val="000000"/>
          <w:sz w:val="20"/>
          <w:szCs w:val="20"/>
          <w:vertAlign w:val="superscript"/>
          <w:lang w:eastAsia="en-GB"/>
        </w:rPr>
        <w:t>−3</w:t>
      </w:r>
      <w:r>
        <w:rPr>
          <w:rFonts w:ascii="Times New Roman" w:eastAsia="Times New Roman" w:hAnsi="Times New Roman"/>
          <w:b/>
          <w:color w:val="000000"/>
          <w:sz w:val="20"/>
          <w:szCs w:val="20"/>
          <w:vertAlign w:val="superscript"/>
          <w:lang w:eastAsia="en-GB"/>
        </w:rPr>
        <w:t xml:space="preserve"> </w:t>
      </w:r>
      <w:r>
        <w:rPr>
          <w:rFonts w:ascii="Times New Roman" w:eastAsia="Times New Roman" w:hAnsi="Times New Roman"/>
          <w:color w:val="000000"/>
          <w:sz w:val="20"/>
          <w:szCs w:val="20"/>
          <w:lang w:eastAsia="en-GB"/>
        </w:rPr>
        <w:t>without rayon b</w:t>
      </w:r>
      <w:r w:rsidRPr="00D40288">
        <w:rPr>
          <w:rFonts w:ascii="Times New Roman" w:eastAsia="Times New Roman" w:hAnsi="Times New Roman"/>
          <w:color w:val="000000"/>
          <w:sz w:val="20"/>
          <w:szCs w:val="20"/>
          <w:lang w:eastAsia="en-GB"/>
        </w:rPr>
        <w:t>ecause</w:t>
      </w:r>
      <w:r>
        <w:rPr>
          <w:rFonts w:ascii="Times New Roman" w:eastAsia="Times New Roman" w:hAnsi="Times New Roman"/>
          <w:color w:val="000000"/>
          <w:sz w:val="20"/>
          <w:szCs w:val="20"/>
          <w:lang w:eastAsia="en-GB"/>
        </w:rPr>
        <w:t xml:space="preserve"> in Peeken it is written </w:t>
      </w:r>
      <w:r w:rsidRPr="00D40288">
        <w:rPr>
          <w:rFonts w:ascii="Times New Roman" w:eastAsia="Times New Roman" w:hAnsi="Times New Roman"/>
          <w:i/>
          <w:color w:val="000000"/>
          <w:sz w:val="20"/>
          <w:szCs w:val="20"/>
          <w:lang w:eastAsia="en-GB"/>
        </w:rPr>
        <w:t>“</w:t>
      </w:r>
      <w:r w:rsidRPr="00D40288">
        <w:rPr>
          <w:rFonts w:ascii="AdvOT1ef757c0" w:eastAsiaTheme="minorHAnsi" w:hAnsi="AdvOT1ef757c0"/>
          <w:i/>
          <w:color w:val="000000"/>
          <w:sz w:val="20"/>
          <w:szCs w:val="20"/>
          <w:lang w:val="en-GB"/>
        </w:rPr>
        <w:t>a previous study from the Central Arctic</w:t>
      </w:r>
      <w:r w:rsidRPr="00D40288">
        <w:rPr>
          <w:rFonts w:ascii="AdvOT1ef757c0" w:eastAsiaTheme="minorHAnsi" w:hAnsi="AdvOT1ef757c0"/>
          <w:i/>
          <w:color w:val="0000FF"/>
          <w:sz w:val="16"/>
          <w:szCs w:val="16"/>
          <w:lang w:val="en-GB"/>
        </w:rPr>
        <w:t xml:space="preserve"> </w:t>
      </w:r>
      <w:r w:rsidRPr="00D40288">
        <w:rPr>
          <w:rStyle w:val="fontstyle01"/>
          <w:i/>
        </w:rPr>
        <w:t>(1.3</w:t>
      </w:r>
      <w:r w:rsidRPr="00D40288">
        <w:rPr>
          <w:rStyle w:val="fontstyle11"/>
          <w:i/>
        </w:rPr>
        <w:t>–</w:t>
      </w:r>
      <w:r w:rsidRPr="00D40288">
        <w:rPr>
          <w:rStyle w:val="fontstyle01"/>
          <w:i/>
        </w:rPr>
        <w:t>9.6) × 10</w:t>
      </w:r>
      <w:r w:rsidRPr="00D40288">
        <w:rPr>
          <w:rStyle w:val="fontstyle01"/>
          <w:i/>
          <w:sz w:val="16"/>
          <w:szCs w:val="16"/>
        </w:rPr>
        <w:t xml:space="preserve">4 </w:t>
      </w:r>
      <w:r w:rsidRPr="00D40288">
        <w:rPr>
          <w:rStyle w:val="fontstyle01"/>
          <w:i/>
        </w:rPr>
        <w:t>N m</w:t>
      </w:r>
      <w:r w:rsidRPr="00D40288">
        <w:rPr>
          <w:rStyle w:val="fontstyle31"/>
          <w:i/>
        </w:rPr>
        <w:t>-</w:t>
      </w:r>
      <w:r w:rsidRPr="00D40288">
        <w:rPr>
          <w:rStyle w:val="fontstyle01"/>
          <w:i/>
          <w:sz w:val="16"/>
          <w:szCs w:val="16"/>
        </w:rPr>
        <w:t>3</w:t>
      </w:r>
      <w:r>
        <w:rPr>
          <w:rStyle w:val="fontstyle01"/>
          <w:i/>
          <w:sz w:val="16"/>
          <w:szCs w:val="16"/>
        </w:rPr>
        <w:t xml:space="preserve">, </w:t>
      </w:r>
      <w:r w:rsidRPr="00D90B0E">
        <w:rPr>
          <w:rStyle w:val="fontstyle01"/>
          <w:i/>
        </w:rPr>
        <w:t>values</w:t>
      </w:r>
      <w:r w:rsidRPr="00D90B0E">
        <w:rPr>
          <w:rFonts w:ascii="AdvOT1ef757c0" w:hAnsi="AdvOT1ef757c0"/>
          <w:i/>
          <w:color w:val="000000"/>
          <w:sz w:val="20"/>
          <w:szCs w:val="20"/>
        </w:rPr>
        <w:t xml:space="preserve"> </w:t>
      </w:r>
      <w:r w:rsidRPr="00D90B0E">
        <w:rPr>
          <w:rStyle w:val="fontstyle01"/>
          <w:i/>
        </w:rPr>
        <w:t>exclude rayon</w:t>
      </w:r>
      <w:r w:rsidRPr="00D40288">
        <w:rPr>
          <w:rFonts w:ascii="Times New Roman" w:eastAsia="Times New Roman" w:hAnsi="Times New Roman"/>
          <w:i/>
          <w:color w:val="000000"/>
          <w:sz w:val="20"/>
          <w:szCs w:val="20"/>
          <w:lang w:eastAsia="en-GB"/>
        </w:rPr>
        <w:t>”</w:t>
      </w:r>
    </w:p>
  </w:comment>
  <w:comment w:id="5" w:author="Joan Fabres [2]" w:date="2018-04-17T20:51:00Z" w:initials="JF">
    <w:p w14:paraId="75D2BDD4" w14:textId="3A06728F" w:rsidR="00113EE1" w:rsidRDefault="00113EE1">
      <w:pPr>
        <w:pStyle w:val="CommentText"/>
      </w:pPr>
      <w:r>
        <w:rPr>
          <w:rStyle w:val="CommentReference"/>
        </w:rPr>
        <w:annotationRef/>
      </w:r>
      <w:r>
        <w:t>Check with text and discuss with Geir Gabrielsen who has discussed the data with authors</w:t>
      </w:r>
    </w:p>
  </w:comment>
  <w:comment w:id="6" w:author="Joan Fabres" w:date="2018-09-20T12:23:00Z" w:initials="JF">
    <w:p w14:paraId="13369EB0" w14:textId="1523EF76" w:rsidR="006271A1" w:rsidRDefault="006271A1">
      <w:pPr>
        <w:pStyle w:val="CommentText"/>
      </w:pPr>
      <w:r>
        <w:rPr>
          <w:rStyle w:val="CommentReference"/>
        </w:rPr>
        <w:annotationRef/>
      </w:r>
      <w:r>
        <w:t>Insert data from Fang et al., 2018</w:t>
      </w:r>
      <w:r w:rsidR="00B11C62">
        <w:t xml:space="preserve"> and Morgana et al., 2018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697971C" w15:done="0"/>
  <w15:commentEx w15:paraId="4761D567" w15:done="0"/>
  <w15:commentEx w15:paraId="7346F845" w15:paraIdParent="4761D567" w15:done="0"/>
  <w15:commentEx w15:paraId="31A02802" w15:paraIdParent="4761D567" w15:done="0"/>
  <w15:commentEx w15:paraId="75D2BDD4" w15:done="0"/>
  <w15:commentEx w15:paraId="13369EB0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697971C" w16cid:durableId="1F39C215"/>
  <w16cid:commentId w16cid:paraId="4761D567" w16cid:durableId="1F39BB1C"/>
  <w16cid:commentId w16cid:paraId="7346F845" w16cid:durableId="1F39BB1D"/>
  <w16cid:commentId w16cid:paraId="31A02802" w16cid:durableId="1F39BB1E"/>
  <w16cid:commentId w16cid:paraId="75D2BDD4" w16cid:durableId="1F39BB1F"/>
  <w16cid:commentId w16cid:paraId="13369EB0" w16cid:durableId="1F4E0FB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33E0D6" w14:textId="77777777" w:rsidR="00E413A2" w:rsidRDefault="00E413A2" w:rsidP="00102222">
      <w:pPr>
        <w:spacing w:before="0" w:after="0" w:line="240" w:lineRule="auto"/>
      </w:pPr>
      <w:r>
        <w:separator/>
      </w:r>
    </w:p>
  </w:endnote>
  <w:endnote w:type="continuationSeparator" w:id="0">
    <w:p w14:paraId="69BC4CF2" w14:textId="77777777" w:rsidR="00E413A2" w:rsidRDefault="00E413A2" w:rsidP="0010222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a20b42a7">
    <w:altName w:val="Times New Roman"/>
    <w:panose1 w:val="020B0604020202020204"/>
    <w:charset w:val="00"/>
    <w:family w:val="roman"/>
    <w:notTrueType/>
    <w:pitch w:val="default"/>
  </w:font>
  <w:font w:name="AdvOT987ad488+fb">
    <w:altName w:val="Times New Roman"/>
    <w:panose1 w:val="020B0604020202020204"/>
    <w:charset w:val="00"/>
    <w:family w:val="roman"/>
    <w:notTrueType/>
    <w:pitch w:val="default"/>
  </w:font>
  <w:font w:name="AdvOT987ad488+20">
    <w:altName w:val="Times New Roman"/>
    <w:panose1 w:val="020B0604020202020204"/>
    <w:charset w:val="00"/>
    <w:family w:val="roman"/>
    <w:notTrueType/>
    <w:pitch w:val="default"/>
  </w:font>
  <w:font w:name="AdvOT1ef757c0+20">
    <w:altName w:val="MV Boli"/>
    <w:panose1 w:val="020B0604020202020204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OT1ef757c0">
    <w:altName w:val="Times New Roman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462569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83D587" w14:textId="00483A7A" w:rsidR="00113EE1" w:rsidRDefault="00113EE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790E1D09" w14:textId="77777777" w:rsidR="00113EE1" w:rsidRDefault="00113EE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C0B529" w14:textId="77777777" w:rsidR="00E413A2" w:rsidRDefault="00E413A2" w:rsidP="00102222">
      <w:pPr>
        <w:spacing w:before="0" w:after="0" w:line="240" w:lineRule="auto"/>
      </w:pPr>
      <w:r>
        <w:separator/>
      </w:r>
    </w:p>
  </w:footnote>
  <w:footnote w:type="continuationSeparator" w:id="0">
    <w:p w14:paraId="7A0E5CD4" w14:textId="77777777" w:rsidR="00E413A2" w:rsidRDefault="00E413A2" w:rsidP="0010222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255E74" w14:textId="6DDCE034" w:rsidR="008D077F" w:rsidRPr="008D077F" w:rsidRDefault="008D077F" w:rsidP="008D077F">
    <w:pPr>
      <w:pStyle w:val="Header"/>
      <w:jc w:val="right"/>
      <w:rPr>
        <w:rFonts w:cs="Calibri"/>
        <w:sz w:val="20"/>
        <w:szCs w:val="20"/>
      </w:rPr>
    </w:pPr>
    <w:r w:rsidRPr="008D077F">
      <w:rPr>
        <w:rFonts w:cs="Calibri"/>
        <w:sz w:val="20"/>
        <w:szCs w:val="20"/>
      </w:rPr>
      <w:t>PAME (II)/18/9/b/ML Desktop Study, Section III Tables</w: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oan Fabres">
    <w15:presenceInfo w15:providerId="Windows Live" w15:userId="235634c4-03f6-4e33-8608-08fd5a880033"/>
  </w15:person>
  <w15:person w15:author="Marina Antonova">
    <w15:presenceInfo w15:providerId="None" w15:userId="Marina Antonova"/>
  </w15:person>
  <w15:person w15:author="Joan Fabres [2]">
    <w15:presenceInfo w15:providerId="None" w15:userId="Joan Fabre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UwtjS1sDA0MDQ1NjdV0lEKTi0uzszPAykwMqkFAJfV1b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SE THI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fftxfrp5xxvp1eedz6vpfs7t95sssfzz5pf&quot;&gt;PAME Desktop Study OneDrive Copy&lt;record-ids&gt;&lt;item&gt;3&lt;/item&gt;&lt;item&gt;14&lt;/item&gt;&lt;item&gt;15&lt;/item&gt;&lt;item&gt;16&lt;/item&gt;&lt;item&gt;17&lt;/item&gt;&lt;item&gt;18&lt;/item&gt;&lt;item&gt;22&lt;/item&gt;&lt;item&gt;23&lt;/item&gt;&lt;item&gt;25&lt;/item&gt;&lt;item&gt;26&lt;/item&gt;&lt;item&gt;27&lt;/item&gt;&lt;item&gt;28&lt;/item&gt;&lt;item&gt;86&lt;/item&gt;&lt;item&gt;87&lt;/item&gt;&lt;item&gt;90&lt;/item&gt;&lt;item&gt;91&lt;/item&gt;&lt;item&gt;92&lt;/item&gt;&lt;item&gt;94&lt;/item&gt;&lt;item&gt;95&lt;/item&gt;&lt;item&gt;104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1&lt;/item&gt;&lt;item&gt;124&lt;/item&gt;&lt;item&gt;126&lt;/item&gt;&lt;item&gt;128&lt;/item&gt;&lt;item&gt;130&lt;/item&gt;&lt;item&gt;133&lt;/item&gt;&lt;item&gt;144&lt;/item&gt;&lt;item&gt;145&lt;/item&gt;&lt;item&gt;178&lt;/item&gt;&lt;item&gt;180&lt;/item&gt;&lt;item&gt;182&lt;/item&gt;&lt;item&gt;198&lt;/item&gt;&lt;item&gt;223&lt;/item&gt;&lt;item&gt;228&lt;/item&gt;&lt;item&gt;230&lt;/item&gt;&lt;item&gt;234&lt;/item&gt;&lt;item&gt;235&lt;/item&gt;&lt;item&gt;245&lt;/item&gt;&lt;item&gt;246&lt;/item&gt;&lt;item&gt;318&lt;/item&gt;&lt;item&gt;349&lt;/item&gt;&lt;item&gt;350&lt;/item&gt;&lt;item&gt;353&lt;/item&gt;&lt;item&gt;355&lt;/item&gt;&lt;item&gt;357&lt;/item&gt;&lt;item&gt;359&lt;/item&gt;&lt;item&gt;363&lt;/item&gt;&lt;item&gt;364&lt;/item&gt;&lt;item&gt;367&lt;/item&gt;&lt;item&gt;369&lt;/item&gt;&lt;item&gt;370&lt;/item&gt;&lt;item&gt;371&lt;/item&gt;&lt;item&gt;372&lt;/item&gt;&lt;item&gt;373&lt;/item&gt;&lt;item&gt;374&lt;/item&gt;&lt;item&gt;376&lt;/item&gt;&lt;item&gt;377&lt;/item&gt;&lt;item&gt;378&lt;/item&gt;&lt;item&gt;379&lt;/item&gt;&lt;item&gt;382&lt;/item&gt;&lt;item&gt;383&lt;/item&gt;&lt;item&gt;399&lt;/item&gt;&lt;item&gt;400&lt;/item&gt;&lt;item&gt;414&lt;/item&gt;&lt;item&gt;415&lt;/item&gt;&lt;item&gt;419&lt;/item&gt;&lt;item&gt;422&lt;/item&gt;&lt;item&gt;423&lt;/item&gt;&lt;item&gt;426&lt;/item&gt;&lt;item&gt;428&lt;/item&gt;&lt;item&gt;429&lt;/item&gt;&lt;item&gt;433&lt;/item&gt;&lt;item&gt;452&lt;/item&gt;&lt;item&gt;467&lt;/item&gt;&lt;item&gt;472&lt;/item&gt;&lt;item&gt;477&lt;/item&gt;&lt;item&gt;478&lt;/item&gt;&lt;item&gt;575&lt;/item&gt;&lt;item&gt;576&lt;/item&gt;&lt;item&gt;577&lt;/item&gt;&lt;item&gt;578&lt;/item&gt;&lt;item&gt;580&lt;/item&gt;&lt;item&gt;582&lt;/item&gt;&lt;/record-ids&gt;&lt;/item&gt;&lt;/Libraries&gt;"/>
  </w:docVars>
  <w:rsids>
    <w:rsidRoot w:val="00C7554C"/>
    <w:rsid w:val="0000174E"/>
    <w:rsid w:val="00006104"/>
    <w:rsid w:val="00006E5A"/>
    <w:rsid w:val="00006EE7"/>
    <w:rsid w:val="0000710D"/>
    <w:rsid w:val="00012D32"/>
    <w:rsid w:val="00016897"/>
    <w:rsid w:val="000176D9"/>
    <w:rsid w:val="00017ECE"/>
    <w:rsid w:val="00034240"/>
    <w:rsid w:val="000342D0"/>
    <w:rsid w:val="00055720"/>
    <w:rsid w:val="00060801"/>
    <w:rsid w:val="00080A45"/>
    <w:rsid w:val="0008371D"/>
    <w:rsid w:val="00084683"/>
    <w:rsid w:val="000A2A81"/>
    <w:rsid w:val="000B6F5E"/>
    <w:rsid w:val="000C1426"/>
    <w:rsid w:val="000C33F5"/>
    <w:rsid w:val="000D1585"/>
    <w:rsid w:val="000E7CE2"/>
    <w:rsid w:val="000F0DB6"/>
    <w:rsid w:val="00102222"/>
    <w:rsid w:val="0011027B"/>
    <w:rsid w:val="00113EE1"/>
    <w:rsid w:val="0011491C"/>
    <w:rsid w:val="00162A08"/>
    <w:rsid w:val="0016452D"/>
    <w:rsid w:val="0016546C"/>
    <w:rsid w:val="001733B3"/>
    <w:rsid w:val="00182F7C"/>
    <w:rsid w:val="001929DA"/>
    <w:rsid w:val="001975FB"/>
    <w:rsid w:val="001A7F79"/>
    <w:rsid w:val="001B60E9"/>
    <w:rsid w:val="001D6E01"/>
    <w:rsid w:val="001E01E1"/>
    <w:rsid w:val="001E11AA"/>
    <w:rsid w:val="001F1C17"/>
    <w:rsid w:val="001F42C8"/>
    <w:rsid w:val="002014CF"/>
    <w:rsid w:val="00215471"/>
    <w:rsid w:val="00216DE4"/>
    <w:rsid w:val="002327A9"/>
    <w:rsid w:val="00252459"/>
    <w:rsid w:val="0027103F"/>
    <w:rsid w:val="00272452"/>
    <w:rsid w:val="002730A0"/>
    <w:rsid w:val="00327F56"/>
    <w:rsid w:val="0033708C"/>
    <w:rsid w:val="0034069B"/>
    <w:rsid w:val="00351D9C"/>
    <w:rsid w:val="003559BB"/>
    <w:rsid w:val="00356A1A"/>
    <w:rsid w:val="003711A7"/>
    <w:rsid w:val="003774A3"/>
    <w:rsid w:val="00385182"/>
    <w:rsid w:val="00392D58"/>
    <w:rsid w:val="00395DC0"/>
    <w:rsid w:val="003A1E4D"/>
    <w:rsid w:val="003C0757"/>
    <w:rsid w:val="003C3EF5"/>
    <w:rsid w:val="003D4CF2"/>
    <w:rsid w:val="00405704"/>
    <w:rsid w:val="004078A0"/>
    <w:rsid w:val="00416D35"/>
    <w:rsid w:val="00421E93"/>
    <w:rsid w:val="00426698"/>
    <w:rsid w:val="00460891"/>
    <w:rsid w:val="00464ECF"/>
    <w:rsid w:val="00493B76"/>
    <w:rsid w:val="004A566D"/>
    <w:rsid w:val="004C0C60"/>
    <w:rsid w:val="004C7702"/>
    <w:rsid w:val="004D3A0F"/>
    <w:rsid w:val="004F6797"/>
    <w:rsid w:val="0052698D"/>
    <w:rsid w:val="00545D50"/>
    <w:rsid w:val="0055262C"/>
    <w:rsid w:val="005618BE"/>
    <w:rsid w:val="005857A5"/>
    <w:rsid w:val="005914D2"/>
    <w:rsid w:val="005A6E29"/>
    <w:rsid w:val="005C18C4"/>
    <w:rsid w:val="005C4D42"/>
    <w:rsid w:val="005D0884"/>
    <w:rsid w:val="005D36F5"/>
    <w:rsid w:val="00614C98"/>
    <w:rsid w:val="00615004"/>
    <w:rsid w:val="006271A1"/>
    <w:rsid w:val="0063431C"/>
    <w:rsid w:val="00646154"/>
    <w:rsid w:val="006525EF"/>
    <w:rsid w:val="006563BE"/>
    <w:rsid w:val="00676990"/>
    <w:rsid w:val="00677411"/>
    <w:rsid w:val="00695FEB"/>
    <w:rsid w:val="006C400D"/>
    <w:rsid w:val="00712576"/>
    <w:rsid w:val="0071658A"/>
    <w:rsid w:val="00726CEB"/>
    <w:rsid w:val="007318F1"/>
    <w:rsid w:val="007360F0"/>
    <w:rsid w:val="00736CB2"/>
    <w:rsid w:val="00745C2A"/>
    <w:rsid w:val="00753B00"/>
    <w:rsid w:val="007627ED"/>
    <w:rsid w:val="007739BF"/>
    <w:rsid w:val="007902A5"/>
    <w:rsid w:val="007A0F3B"/>
    <w:rsid w:val="007A673B"/>
    <w:rsid w:val="007C4E20"/>
    <w:rsid w:val="00803366"/>
    <w:rsid w:val="008203DB"/>
    <w:rsid w:val="00827325"/>
    <w:rsid w:val="00846945"/>
    <w:rsid w:val="00851150"/>
    <w:rsid w:val="0086573F"/>
    <w:rsid w:val="008673AB"/>
    <w:rsid w:val="008C4B39"/>
    <w:rsid w:val="008D077F"/>
    <w:rsid w:val="008E6DF4"/>
    <w:rsid w:val="008E7054"/>
    <w:rsid w:val="00915EE8"/>
    <w:rsid w:val="00936D08"/>
    <w:rsid w:val="00956D42"/>
    <w:rsid w:val="009575D2"/>
    <w:rsid w:val="009A04C0"/>
    <w:rsid w:val="009A3566"/>
    <w:rsid w:val="009A507D"/>
    <w:rsid w:val="009A7A29"/>
    <w:rsid w:val="009B1216"/>
    <w:rsid w:val="009B5C01"/>
    <w:rsid w:val="009B679A"/>
    <w:rsid w:val="009C2C03"/>
    <w:rsid w:val="009F3679"/>
    <w:rsid w:val="00A10587"/>
    <w:rsid w:val="00A1507D"/>
    <w:rsid w:val="00A271C6"/>
    <w:rsid w:val="00A54E0A"/>
    <w:rsid w:val="00A60EC2"/>
    <w:rsid w:val="00A63048"/>
    <w:rsid w:val="00A64B79"/>
    <w:rsid w:val="00A72B34"/>
    <w:rsid w:val="00A73116"/>
    <w:rsid w:val="00A76F5B"/>
    <w:rsid w:val="00A83CC2"/>
    <w:rsid w:val="00A86B83"/>
    <w:rsid w:val="00AB044E"/>
    <w:rsid w:val="00AC5311"/>
    <w:rsid w:val="00AD554D"/>
    <w:rsid w:val="00AD604F"/>
    <w:rsid w:val="00AE75A5"/>
    <w:rsid w:val="00B000F1"/>
    <w:rsid w:val="00B05DB5"/>
    <w:rsid w:val="00B07788"/>
    <w:rsid w:val="00B11C62"/>
    <w:rsid w:val="00B320BF"/>
    <w:rsid w:val="00B50AB5"/>
    <w:rsid w:val="00BB4558"/>
    <w:rsid w:val="00BB5A07"/>
    <w:rsid w:val="00BC30E2"/>
    <w:rsid w:val="00BD4D82"/>
    <w:rsid w:val="00BD7306"/>
    <w:rsid w:val="00BE5ECD"/>
    <w:rsid w:val="00BE610E"/>
    <w:rsid w:val="00BF35F2"/>
    <w:rsid w:val="00C01EE8"/>
    <w:rsid w:val="00C13F6E"/>
    <w:rsid w:val="00C24A94"/>
    <w:rsid w:val="00C55F50"/>
    <w:rsid w:val="00C56F35"/>
    <w:rsid w:val="00C7554C"/>
    <w:rsid w:val="00CA7805"/>
    <w:rsid w:val="00CA7F2B"/>
    <w:rsid w:val="00CB04F9"/>
    <w:rsid w:val="00CC5FF7"/>
    <w:rsid w:val="00CC75E0"/>
    <w:rsid w:val="00D34768"/>
    <w:rsid w:val="00D36E32"/>
    <w:rsid w:val="00D40288"/>
    <w:rsid w:val="00D41BEE"/>
    <w:rsid w:val="00D4448D"/>
    <w:rsid w:val="00D50336"/>
    <w:rsid w:val="00D605EE"/>
    <w:rsid w:val="00D90B0E"/>
    <w:rsid w:val="00D96C93"/>
    <w:rsid w:val="00DA379D"/>
    <w:rsid w:val="00DA3F33"/>
    <w:rsid w:val="00DA4B34"/>
    <w:rsid w:val="00DC544B"/>
    <w:rsid w:val="00DD5FB5"/>
    <w:rsid w:val="00DE55A2"/>
    <w:rsid w:val="00DF5BF4"/>
    <w:rsid w:val="00E0183C"/>
    <w:rsid w:val="00E07F63"/>
    <w:rsid w:val="00E13502"/>
    <w:rsid w:val="00E13582"/>
    <w:rsid w:val="00E16578"/>
    <w:rsid w:val="00E3092D"/>
    <w:rsid w:val="00E413A2"/>
    <w:rsid w:val="00E63F04"/>
    <w:rsid w:val="00E71D9E"/>
    <w:rsid w:val="00EB0DB7"/>
    <w:rsid w:val="00EC373F"/>
    <w:rsid w:val="00ED16BD"/>
    <w:rsid w:val="00ED4906"/>
    <w:rsid w:val="00EE453E"/>
    <w:rsid w:val="00EF2CE8"/>
    <w:rsid w:val="00F03DBB"/>
    <w:rsid w:val="00F32F76"/>
    <w:rsid w:val="00F674A5"/>
    <w:rsid w:val="00FD40F9"/>
    <w:rsid w:val="00FE1675"/>
    <w:rsid w:val="00FE1A9D"/>
    <w:rsid w:val="00FE3C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C76D0A1"/>
  <w15:chartTrackingRefBased/>
  <w15:docId w15:val="{290BF646-0CE3-6F4C-B32D-786DEA9D70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56F35"/>
    <w:pPr>
      <w:spacing w:before="120" w:after="120" w:line="360" w:lineRule="auto"/>
      <w:jc w:val="both"/>
    </w:pPr>
    <w:rPr>
      <w:rFonts w:ascii="Calibri" w:hAnsi="Calibri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10222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0222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0222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link w:val="Heading4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lang w:eastAsia="en-GB"/>
    </w:rPr>
  </w:style>
  <w:style w:type="paragraph" w:styleId="Heading5">
    <w:name w:val="heading 5"/>
    <w:basedOn w:val="Normal"/>
    <w:link w:val="Heading5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/>
      <w:b/>
      <w:bCs/>
      <w:sz w:val="20"/>
      <w:szCs w:val="20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0222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0222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0222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0222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02222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02222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02222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0222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02222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02222"/>
    <w:pPr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102222"/>
    <w:pPr>
      <w:spacing w:before="0" w:after="0"/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102222"/>
    <w:pPr>
      <w:spacing w:before="0" w:after="0"/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02222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02222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2222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2222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2222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2222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02222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02222"/>
    <w:rPr>
      <w:rFonts w:ascii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2222"/>
    <w:rPr>
      <w:rFonts w:eastAsia="Calibri"/>
      <w:lang w:val="en-C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2222"/>
    <w:rPr>
      <w:rFonts w:ascii="Calibri" w:eastAsia="Calibri" w:hAnsi="Calibri" w:cs="Times New Roman"/>
      <w:sz w:val="24"/>
      <w:szCs w:val="24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222"/>
    <w:rPr>
      <w:rFonts w:ascii="Calibri" w:hAnsi="Calibri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222"/>
    <w:rPr>
      <w:rFonts w:ascii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2222"/>
    <w:pPr>
      <w:spacing w:line="240" w:lineRule="auto"/>
    </w:pPr>
    <w:rPr>
      <w:rFonts w:eastAsiaTheme="minorHAnsi"/>
      <w:b/>
      <w:bCs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2222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222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22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02222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02222"/>
    <w:pPr>
      <w:keepNext/>
      <w:keepLines/>
      <w:spacing w:before="240" w:beforeAutospacing="0" w:after="0" w:afterAutospacing="0" w:line="256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02222"/>
    <w:pPr>
      <w:spacing w:after="0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02222"/>
    <w:pPr>
      <w:spacing w:line="240" w:lineRule="auto"/>
    </w:pPr>
    <w:rPr>
      <w:rFonts w:cs="Calibri"/>
      <w:noProof/>
    </w:rPr>
  </w:style>
  <w:style w:type="character" w:styleId="FootnoteReference">
    <w:name w:val="footnote reference"/>
    <w:basedOn w:val="DefaultParagraphFont"/>
    <w:uiPriority w:val="99"/>
    <w:semiHidden/>
    <w:unhideWhenUsed/>
    <w:rsid w:val="00102222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02222"/>
    <w:rPr>
      <w:sz w:val="18"/>
      <w:szCs w:val="18"/>
    </w:rPr>
  </w:style>
  <w:style w:type="character" w:customStyle="1" w:styleId="title-date">
    <w:name w:val="title-date"/>
    <w:basedOn w:val="DefaultParagraphFont"/>
    <w:rsid w:val="00102222"/>
  </w:style>
  <w:style w:type="character" w:customStyle="1" w:styleId="title-headline">
    <w:name w:val="title-headline"/>
    <w:basedOn w:val="DefaultParagraphFont"/>
    <w:rsid w:val="00102222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102222"/>
    <w:pPr>
      <w:pBdr>
        <w:bottom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102222"/>
    <w:pPr>
      <w:pBdr>
        <w:top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character" w:customStyle="1" w:styleId="fontstyle01">
    <w:name w:val="fontstyle01"/>
    <w:basedOn w:val="DefaultParagraphFont"/>
    <w:rsid w:val="00102222"/>
    <w:rPr>
      <w:rFonts w:ascii="AdvOTa20b42a7" w:hAnsi="AdvOTa20b42a7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102222"/>
    <w:rPr>
      <w:rFonts w:ascii="AdvOT987ad488+fb" w:hAnsi="AdvOT987ad488+fb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DefaultParagraphFont"/>
    <w:rsid w:val="00102222"/>
    <w:rPr>
      <w:rFonts w:ascii="AdvOT987ad488+20" w:hAnsi="AdvOT987ad488+20" w:hint="default"/>
      <w:b w:val="0"/>
      <w:bCs w:val="0"/>
      <w:i w:val="0"/>
      <w:iCs w:val="0"/>
      <w:color w:val="287CA5"/>
      <w:sz w:val="14"/>
      <w:szCs w:val="14"/>
    </w:rPr>
  </w:style>
  <w:style w:type="character" w:customStyle="1" w:styleId="fontstyle11">
    <w:name w:val="fontstyle11"/>
    <w:basedOn w:val="DefaultParagraphFont"/>
    <w:rsid w:val="00D40288"/>
    <w:rPr>
      <w:rFonts w:ascii="AdvOT1ef757c0+20" w:hAnsi="AdvOT1ef757c0+20" w:hint="default"/>
      <w:b w:val="0"/>
      <w:bCs w:val="0"/>
      <w:i w:val="0"/>
      <w:iCs w:val="0"/>
      <w:color w:val="000000"/>
      <w:sz w:val="20"/>
      <w:szCs w:val="20"/>
    </w:rPr>
  </w:style>
  <w:style w:type="table" w:styleId="TableGrid">
    <w:name w:val="Table Grid"/>
    <w:basedOn w:val="TableNormal"/>
    <w:uiPriority w:val="39"/>
    <w:rsid w:val="009B67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8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5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0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9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8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85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3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4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8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http://dx.doi.org/10.1016/j.marpolbul.2016.08.062" TargetMode="External"/><Relationship Id="rId18" Type="http://schemas.openxmlformats.org/officeDocument/2006/relationships/hyperlink" Target="https://doi.org/10.1016/S0025-326X(87)80017-6" TargetMode="External"/><Relationship Id="rId26" Type="http://schemas.openxmlformats.org/officeDocument/2006/relationships/hyperlink" Target="https://doi.org/10.1016/0048-9697(77)90058-4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07/s00300-018-2283-8" TargetMode="External"/><Relationship Id="rId7" Type="http://schemas.openxmlformats.org/officeDocument/2006/relationships/comments" Target="comments.xml"/><Relationship Id="rId12" Type="http://schemas.openxmlformats.org/officeDocument/2006/relationships/hyperlink" Target="https://doi.org/10.1016/j.envpol.2016.09.017" TargetMode="External"/><Relationship Id="rId17" Type="http://schemas.openxmlformats.org/officeDocument/2006/relationships/hyperlink" Target="https://doi.org/10.1016/j.marpolbul.2017.08.048" TargetMode="External"/><Relationship Id="rId25" Type="http://schemas.openxmlformats.org/officeDocument/2006/relationships/hyperlink" Target="https://doi.org/10.1016/0025-326X(94)00121-O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16/j.marpolbul.2014.08.010" TargetMode="External"/><Relationship Id="rId20" Type="http://schemas.openxmlformats.org/officeDocument/2006/relationships/hyperlink" Target="https://doi.org/10.1016/S0025-326X(87)80020-6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24" Type="http://schemas.openxmlformats.org/officeDocument/2006/relationships/hyperlink" Target="https://doi.org/10.1371/journal.pone.0095839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oi.org/10.1016/j.marpolbul.2017.09.055" TargetMode="External"/><Relationship Id="rId23" Type="http://schemas.openxmlformats.org/officeDocument/2006/relationships/hyperlink" Target="https://doi.org/10.1016/0141-1136(80)90025-2" TargetMode="External"/><Relationship Id="rId28" Type="http://schemas.openxmlformats.org/officeDocument/2006/relationships/hyperlink" Target="https://doi.org/10.3402/polar.v13i2.6691" TargetMode="External"/><Relationship Id="rId10" Type="http://schemas.openxmlformats.org/officeDocument/2006/relationships/header" Target="header1.xml"/><Relationship Id="rId19" Type="http://schemas.openxmlformats.org/officeDocument/2006/relationships/hyperlink" Target="https://doi.org/10.1016/0025-326X(78)90534-9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hyperlink" Target="http://dx.doi.org/10.1016/j.marpolbul.2012.09.018" TargetMode="External"/><Relationship Id="rId22" Type="http://schemas.openxmlformats.org/officeDocument/2006/relationships/hyperlink" Target="https://doi.org/10.1007/s00300-012-1166-7" TargetMode="External"/><Relationship Id="rId27" Type="http://schemas.openxmlformats.org/officeDocument/2006/relationships/hyperlink" Target="https://doi.org/10.1016/S0025-326X(02)00130-3" TargetMode="External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DEB9B7-0362-674E-8465-D7A9A3E639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52016</Words>
  <Characters>296493</Characters>
  <Application>Microsoft Office Word</Application>
  <DocSecurity>0</DocSecurity>
  <Lines>2470</Lines>
  <Paragraphs>6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4781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Antonova</dc:creator>
  <cp:keywords/>
  <dc:description/>
  <cp:lastModifiedBy>Soffía Guðmundsdóttir</cp:lastModifiedBy>
  <cp:revision>3</cp:revision>
  <dcterms:created xsi:type="dcterms:W3CDTF">2018-09-20T22:01:00Z</dcterms:created>
  <dcterms:modified xsi:type="dcterms:W3CDTF">2018-09-21T01:52:00Z</dcterms:modified>
  <cp:category/>
</cp:coreProperties>
</file>